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E7548C" w14:textId="77777777" w:rsidR="00595F28" w:rsidRDefault="00595F28" w:rsidP="00595F28">
      <w:pPr>
        <w:rPr>
          <w:rFonts w:eastAsia="Calibri"/>
          <w:color w:val="000000"/>
        </w:rPr>
      </w:pPr>
      <w:r>
        <w:rPr>
          <w:rFonts w:eastAsia="Calibri"/>
          <w:color w:val="000000"/>
        </w:rPr>
        <w:tab/>
      </w:r>
    </w:p>
    <w:p w14:paraId="5132432B" w14:textId="50F42BBF" w:rsidR="008739EF" w:rsidRPr="00B22EB0" w:rsidRDefault="00D22051" w:rsidP="008739EF">
      <w:pPr>
        <w:jc w:val="center"/>
        <w:rPr>
          <w:sz w:val="28"/>
          <w:vertAlign w:val="superscript"/>
        </w:rPr>
      </w:pPr>
      <w:r>
        <w:rPr>
          <w:sz w:val="28"/>
        </w:rPr>
        <w:t>ModelSEED: Assembling a biological thermodynamic database</w:t>
      </w:r>
    </w:p>
    <w:p w14:paraId="10479F3E" w14:textId="30FAFF1A" w:rsidR="008739EF" w:rsidRPr="00B22EB0" w:rsidRDefault="008739EF" w:rsidP="008739EF">
      <w:pPr>
        <w:jc w:val="center"/>
        <w:rPr>
          <w:vertAlign w:val="superscript"/>
        </w:rPr>
      </w:pPr>
      <w:r w:rsidRPr="00B22EB0">
        <w:t>Andrew Philip Freiburger</w:t>
      </w:r>
      <w:r w:rsidRPr="00B22EB0">
        <w:rPr>
          <w:vertAlign w:val="superscript"/>
        </w:rPr>
        <w:t>1</w:t>
      </w:r>
      <w:r>
        <w:rPr>
          <w:vertAlign w:val="superscript"/>
        </w:rPr>
        <w:t xml:space="preserve">, </w:t>
      </w:r>
      <w:r>
        <w:t xml:space="preserve">*, </w:t>
      </w:r>
      <w:r w:rsidR="00D22051">
        <w:t>Sam Seaver</w:t>
      </w:r>
      <w:r w:rsidR="00D22051">
        <w:rPr>
          <w:sz w:val="20"/>
          <w:vertAlign w:val="superscript"/>
        </w:rPr>
        <w:t>2</w:t>
      </w:r>
      <w:r w:rsidR="00D22051">
        <w:t>, Chris Henry</w:t>
      </w:r>
      <w:r w:rsidR="00D22051">
        <w:rPr>
          <w:sz w:val="20"/>
          <w:vertAlign w:val="superscript"/>
        </w:rPr>
        <w:t>2</w:t>
      </w:r>
      <w:r w:rsidR="00D22051">
        <w:t xml:space="preserve">, </w:t>
      </w:r>
      <w:r>
        <w:t>Ethan Chan</w:t>
      </w:r>
      <w:r w:rsidR="00D22051">
        <w:rPr>
          <w:vertAlign w:val="superscript"/>
        </w:rPr>
        <w:t>1</w:t>
      </w:r>
      <w:r>
        <w:t xml:space="preserve">, and Heather L. Buckley </w:t>
      </w:r>
      <w:r w:rsidRPr="00B22EB0">
        <w:rPr>
          <w:sz w:val="20"/>
          <w:vertAlign w:val="superscript"/>
        </w:rPr>
        <w:t>1</w:t>
      </w:r>
      <w:r>
        <w:rPr>
          <w:sz w:val="20"/>
          <w:vertAlign w:val="superscript"/>
        </w:rPr>
        <w:t>,</w:t>
      </w:r>
      <w:r w:rsidR="00D22051">
        <w:rPr>
          <w:sz w:val="20"/>
          <w:vertAlign w:val="superscript"/>
        </w:rPr>
        <w:t>3</w:t>
      </w:r>
    </w:p>
    <w:p w14:paraId="26B4C01A" w14:textId="77777777" w:rsidR="008739EF" w:rsidRPr="00B22EB0" w:rsidRDefault="008739EF" w:rsidP="008739EF">
      <w:pPr>
        <w:jc w:val="center"/>
        <w:rPr>
          <w:vertAlign w:val="superscript"/>
        </w:rPr>
      </w:pPr>
    </w:p>
    <w:p w14:paraId="7F3A7038" w14:textId="18B39E5E" w:rsidR="008739EF" w:rsidRDefault="008739EF" w:rsidP="00D22051">
      <w:pPr>
        <w:rPr>
          <w:sz w:val="20"/>
        </w:rPr>
      </w:pPr>
      <w:r w:rsidRPr="00B22EB0">
        <w:rPr>
          <w:sz w:val="20"/>
          <w:vertAlign w:val="superscript"/>
        </w:rPr>
        <w:t>1</w:t>
      </w:r>
      <w:r>
        <w:rPr>
          <w:sz w:val="20"/>
        </w:rPr>
        <w:t xml:space="preserve">Civil Engineering and </w:t>
      </w:r>
      <w:r w:rsidR="00D22051">
        <w:rPr>
          <w:sz w:val="20"/>
          <w:vertAlign w:val="superscript"/>
        </w:rPr>
        <w:t>3</w:t>
      </w:r>
      <w:r>
        <w:rPr>
          <w:sz w:val="20"/>
        </w:rPr>
        <w:t xml:space="preserve"> Chemistry</w:t>
      </w:r>
      <w:r w:rsidR="00D22051">
        <w:rPr>
          <w:sz w:val="20"/>
        </w:rPr>
        <w:t xml:space="preserve"> Departments</w:t>
      </w:r>
      <w:r w:rsidR="00D22051" w:rsidRPr="00B22EB0">
        <w:rPr>
          <w:sz w:val="20"/>
        </w:rPr>
        <w:t xml:space="preserve"> </w:t>
      </w:r>
      <w:r w:rsidR="00D22051">
        <w:rPr>
          <w:sz w:val="20"/>
        </w:rPr>
        <w:t xml:space="preserve">at the </w:t>
      </w:r>
      <w:r w:rsidR="00D22051" w:rsidRPr="00B22EB0">
        <w:rPr>
          <w:sz w:val="20"/>
        </w:rPr>
        <w:t xml:space="preserve">University of Victoria </w:t>
      </w:r>
    </w:p>
    <w:p w14:paraId="298465C4" w14:textId="13F0C584" w:rsidR="00D22051" w:rsidRPr="00D22051" w:rsidRDefault="00D22051" w:rsidP="008739EF">
      <w:pPr>
        <w:rPr>
          <w:sz w:val="20"/>
        </w:rPr>
      </w:pPr>
      <w:r w:rsidRPr="00D22051">
        <w:rPr>
          <w:sz w:val="20"/>
          <w:vertAlign w:val="superscript"/>
        </w:rPr>
        <w:t>2</w:t>
      </w:r>
      <w:r>
        <w:rPr>
          <w:sz w:val="20"/>
        </w:rPr>
        <w:t>Argonne National Laboratory</w:t>
      </w:r>
    </w:p>
    <w:p w14:paraId="7FF01F2F" w14:textId="77777777" w:rsidR="008739EF" w:rsidRPr="00B22EB0" w:rsidRDefault="008739EF" w:rsidP="008739EF">
      <w:pPr>
        <w:rPr>
          <w:sz w:val="20"/>
        </w:rPr>
      </w:pPr>
      <w:r>
        <w:rPr>
          <w:sz w:val="20"/>
        </w:rPr>
        <w:t xml:space="preserve">* Author for contact </w:t>
      </w:r>
      <w:r w:rsidRPr="00B22EB0">
        <w:rPr>
          <w:sz w:val="20"/>
        </w:rPr>
        <w:t xml:space="preserve"> </w:t>
      </w:r>
      <w:hyperlink r:id="rId5" w:history="1">
        <w:r w:rsidRPr="00B22EB0">
          <w:rPr>
            <w:color w:val="0563C1" w:themeColor="hyperlink"/>
            <w:sz w:val="20"/>
            <w:u w:val="single"/>
          </w:rPr>
          <w:t>andrewfreiburger@gmail.com</w:t>
        </w:r>
      </w:hyperlink>
      <w:r w:rsidRPr="00B22EB0">
        <w:rPr>
          <w:sz w:val="20"/>
        </w:rPr>
        <w:t xml:space="preserve">; </w:t>
      </w:r>
    </w:p>
    <w:p w14:paraId="4746DC09" w14:textId="77777777" w:rsidR="00336F56" w:rsidRDefault="00336F56" w:rsidP="006251E5">
      <w:pPr>
        <w:rPr>
          <w:rFonts w:eastAsia="Times New Roman"/>
          <w:b/>
          <w:color w:val="2E74B5"/>
          <w:sz w:val="32"/>
          <w:szCs w:val="32"/>
        </w:rPr>
      </w:pPr>
      <w:bookmarkStart w:id="0" w:name="_Toc59745055"/>
      <w:bookmarkStart w:id="1" w:name="_Toc59745056"/>
    </w:p>
    <w:p w14:paraId="3AF88A4A" w14:textId="4EB31559" w:rsidR="006251E5" w:rsidRPr="00D22051" w:rsidRDefault="006251E5" w:rsidP="006251E5">
      <w:pPr>
        <w:rPr>
          <w:rFonts w:eastAsia="Calibri"/>
          <w:b/>
          <w:color w:val="000000"/>
        </w:rPr>
      </w:pPr>
      <w:r w:rsidRPr="00A90054">
        <w:rPr>
          <w:rFonts w:eastAsia="Times New Roman"/>
          <w:b/>
          <w:color w:val="2E74B5"/>
          <w:sz w:val="32"/>
          <w:szCs w:val="32"/>
        </w:rPr>
        <w:t>Abstract</w:t>
      </w:r>
      <w:bookmarkEnd w:id="0"/>
    </w:p>
    <w:bookmarkEnd w:id="1"/>
    <w:p w14:paraId="1E347280" w14:textId="58FC8807" w:rsidR="00937F51" w:rsidRPr="00937F51" w:rsidRDefault="00AC6B90" w:rsidP="00666DEA">
      <w:pPr>
        <w:jc w:val="both"/>
      </w:pPr>
      <w:r w:rsidRPr="00AC6B90">
        <w:rPr>
          <w:b/>
        </w:rPr>
        <w:t>Summary:</w:t>
      </w:r>
      <w:r>
        <w:rPr>
          <w:b/>
        </w:rPr>
        <w:t xml:space="preserve"> </w:t>
      </w:r>
      <w:r w:rsidR="00336F56">
        <w:t>Computational biology is predicated upon biochemical databases. The Thermodynamics of Enzyme-Catalyzed Reactions database (TECRDB) by NIST is a renowned database of thermodynamic reactions, however, the website has become neglected and consequently the data has become inaccessible to biological modelers. We present work that salvaged, reformatted, and contributed the TECRDB data to the ModelSEED database, where the data will be actively curated and readily accessible to biological modelers. The</w:t>
      </w:r>
      <w:r w:rsidR="00E21DEB">
        <w:t xml:space="preserve"> </w:t>
      </w:r>
      <w:r w:rsidR="00336F56">
        <w:t xml:space="preserve">salvaging, reformatting, and contributing methods were completed through Python </w:t>
      </w:r>
      <w:r w:rsidR="00E21DEB">
        <w:t>scripts</w:t>
      </w:r>
      <w:r w:rsidR="00336F56">
        <w:t>, which are provided with the associated</w:t>
      </w:r>
      <w:r w:rsidR="00E21DEB">
        <w:t xml:space="preserve"> documentation </w:t>
      </w:r>
      <w:r w:rsidR="00336F56">
        <w:t xml:space="preserve">in </w:t>
      </w:r>
      <w:r w:rsidR="00E21DEB">
        <w:t xml:space="preserve">our </w:t>
      </w:r>
      <w:r w:rsidR="00336F56">
        <w:t>G</w:t>
      </w:r>
      <w:r w:rsidR="00E21DEB">
        <w:t>it</w:t>
      </w:r>
      <w:r w:rsidR="00336F56">
        <w:t>H</w:t>
      </w:r>
      <w:r w:rsidR="00E21DEB">
        <w:t>ub repository (</w:t>
      </w:r>
      <w:hyperlink r:id="rId6" w:history="1">
        <w:r w:rsidR="00E21DEB" w:rsidRPr="00E309D1">
          <w:rPr>
            <w:rStyle w:val="Hyperlink"/>
          </w:rPr>
          <w:t>https://github.com/freiburgermsu/Biochemical-databases</w:t>
        </w:r>
      </w:hyperlink>
      <w:r w:rsidR="00E21DEB">
        <w:t>).</w:t>
      </w:r>
    </w:p>
    <w:p w14:paraId="71DE25AA" w14:textId="6C19ADD0" w:rsidR="00CF4A3B" w:rsidRPr="00CF4A3B" w:rsidRDefault="00CF4A3B" w:rsidP="007D1B68">
      <w:pPr>
        <w:rPr>
          <w:b/>
        </w:rPr>
      </w:pPr>
    </w:p>
    <w:p w14:paraId="6F0C954C" w14:textId="77777777" w:rsidR="007D1B68" w:rsidRDefault="007D1B68">
      <w:r>
        <w:br w:type="page"/>
      </w:r>
    </w:p>
    <w:p w14:paraId="083A47DD" w14:textId="302DFB40" w:rsidR="00581D64" w:rsidRDefault="00795B45" w:rsidP="00597B37">
      <w:pPr>
        <w:ind w:firstLine="720"/>
        <w:jc w:val="both"/>
      </w:pPr>
      <w:r>
        <w:lastRenderedPageBreak/>
        <w:t>S</w:t>
      </w:r>
      <w:r w:rsidR="00276FC7">
        <w:t>ystems biology and bioinformatics</w:t>
      </w:r>
      <w:r>
        <w:t xml:space="preserve"> are </w:t>
      </w:r>
      <w:r w:rsidR="00A11732">
        <w:t>test theoretical and experimental biology. W</w:t>
      </w:r>
      <w:r>
        <w:t xml:space="preserve">hole cell models </w:t>
      </w:r>
      <w:r w:rsidR="001914A2">
        <w:fldChar w:fldCharType="begin" w:fldLock="1"/>
      </w:r>
      <w:r w:rsidR="00587F71">
        <w:instrText>ADDIN CSL_CITATION {"citationItems":[{"id":"ITEM-1","itemData":{"author":[{"dropping-particle":"","family":"Karr","given":"Jonathan","non-dropping-particle":"","parse-names":false,"suffix":""},{"dropping-particle":"","family":"Goldberg","given":"Arthur","non-dropping-particle":"","parse-names":false,"suffix":""}],"id":"ITEM-1","issued":{"date-parts":[["2020"]]},"title":"An introduction to whole-cell modeling","type":"article-journal"},"uris":["http://www.mendeley.com/documents/?uuid=2402b18f-049b-48ab-b5ba-4b4bcdba9863"]}],"mendeley":{"formattedCitation":"(Karr and Goldberg, 2020)","plainTextFormattedCitation":"(Karr and Goldberg, 2020)","previouslyFormattedCitation":"(Karr and Goldberg, 2020)"},"properties":{"noteIndex":0},"schema":"https://github.com/citation-style-language/schema/raw/master/csl-citation.json"}</w:instrText>
      </w:r>
      <w:r w:rsidR="001914A2">
        <w:fldChar w:fldCharType="separate"/>
      </w:r>
      <w:r w:rsidR="00753FE0" w:rsidRPr="00753FE0">
        <w:rPr>
          <w:noProof/>
        </w:rPr>
        <w:t>(Karr and Goldberg, 2020)</w:t>
      </w:r>
      <w:r w:rsidR="001914A2">
        <w:fldChar w:fldCharType="end"/>
      </w:r>
      <w:r w:rsidR="00A11732">
        <w:t>, for example,</w:t>
      </w:r>
      <w:r>
        <w:t xml:space="preserve"> critique </w:t>
      </w:r>
      <w:r w:rsidR="009A471C">
        <w:t xml:space="preserve">theoretical </w:t>
      </w:r>
      <w:r w:rsidR="00A11732">
        <w:t xml:space="preserve">schema of interacting </w:t>
      </w:r>
      <w:r w:rsidR="00A11732">
        <w:t xml:space="preserve">biological systems </w:t>
      </w:r>
      <w:r w:rsidR="00A11732">
        <w:t xml:space="preserve">whilst also predicting </w:t>
      </w:r>
      <w:r w:rsidR="009A471C">
        <w:t xml:space="preserve">experimental </w:t>
      </w:r>
      <w:r w:rsidR="00A11732">
        <w:t>results by perturbing parameters</w:t>
      </w:r>
      <w:r w:rsidR="00276FC7">
        <w:t>. The</w:t>
      </w:r>
      <w:r w:rsidR="00581D64">
        <w:t xml:space="preserve">se systems-level models are predicated upon </w:t>
      </w:r>
      <w:r w:rsidR="000D0C6B">
        <w:t xml:space="preserve">biochemical </w:t>
      </w:r>
      <w:r w:rsidR="00581D64">
        <w:t xml:space="preserve">data and </w:t>
      </w:r>
      <w:r w:rsidR="00C35205">
        <w:t>database</w:t>
      </w:r>
      <w:r w:rsidR="000D0C6B">
        <w:t>s</w:t>
      </w:r>
      <w:r w:rsidR="00C35205">
        <w:t xml:space="preserve"> </w:t>
      </w:r>
      <w:r w:rsidR="000D0C6B">
        <w:fldChar w:fldCharType="begin" w:fldLock="1"/>
      </w:r>
      <w:r w:rsidR="0018312A">
        <w:instrText>ADDIN CSL_CITATION {"citationItems":[{"id":"ITEM-1","itemData":{"DOI":"10.1007/s00354-019-00066-y","ISBN":"0123456789","ISSN":"18827055","abstract":"Gaining knowledge and engineering of biological systems require comprehensive models of cellular physiology with 100% predictability. The whole-cell models direct experiments in molecular biological science and empower simulation and computer-aided design in synthetic biology. Whole-cell modeling and simulation help in personalized medical treatment building a biological system through cell interactions. In addition, the whole-cell model can address specific issues such as transcription, regulation, pathways for protein expression and many more. Constructing comprehensive whole-cell models with enough detail and validating them is a massive work. Though considering available parameters and pathways, modeling and simulation of a cell are partially successful, still, there exist a lot of more challenges that need to be tackled. Notwithstanding the immense challenges, whole-cell models are quickly getting to be viable. This paper briefly reviews the cutting edge of existing methods and techniques with their present status and the reason for improvements required in various stages of whole-cell modeling such as (1) collection of data, (2) designing tools and model building, (3) acceleration of simulation speed and (4) visualizing and analyzing.","author":[{"dropping-particle":"","family":"Bhat","given":"Nayana G.","non-dropping-particle":"","parse-names":false,"suffix":""},{"dropping-particle":"","family":"Balaji","given":"S.","non-dropping-particle":"","parse-names":false,"suffix":""}],"container-title":"New Generation Computing","id":"ITEM-1","issue":"1","issued":{"date-parts":[["2020"]]},"page":"259-281","publisher":"Ohmsha","title":"Whole-Cell Modeling and Simulation: A Brief Survey","type":"article-journal","volume":"38"},"uris":["http://www.mendeley.com/documents/?uuid=a1e8f79f-a8c3-4522-bf77-215eac45464a"]},{"id":"ITEM-2","itemData":{"DOI":"10.1186/1755-8794-1-18","ISSN":"1755-8794","abstract":"BACKGROUND: Mycobacterium tuberculosis, the causative agent of tuberculosis (TB), infects approximately 8 million annually culminating in approximately 2 million deaths. Moreover, about one third of the population is latently infected, 10% of which develop disease during lifetime. Current approved prophylactic TB vaccines (BCG and derivatives thereof) are of variable efficiency in adult protection against pulmonary TB (0%-80%), and directed essentially against early phase infection. METHODS: A genome-scale dataset was constructed by analyzing published data of: (1) global gene expression studies under conditions which simulate intra-macrophage stress, dormancy, persistence and/or reactivation; (2) cellular and humoral immunity, and vaccine potential. This information was compiled along with revised annotation/bioinformatic characterization of selected gene products and in silico mapping of T-cell epitopes. Protocols for scoring, ranking and prioritization of the antigens were developed and applied. RESULTS: Cross-matching of literature and in silico-derived data, in conjunction with the prioritization scheme and biological rationale, allowed for selection of 189 putative vaccine candidates from the entire genome. Within the 189 set, the relative distribution of antigens in 3 functional categories differs significantly from their distribution in the whole genome, with reduction in the Conserved hypothetical category (due to improved annotation) and enrichment in Lipid and in Virulence categories. Other prominent representatives in the 189 set are the PE/PPE proteins; iron sequestration, nitroreductases and proteases, all within the Intermediary metabolism and respiration category; ESX secretion systems, resuscitation promoting factors and lipoproteins, all within the Cell wall category. Application of a ranking scheme based on qualitative and quantitative scores, resulted in a list of 45 best-scoring antigens, of which: 74% belong to the dormancy/reactivation/resuscitation classes; 30% belong to the Cell wall category; 13% are classical vaccine candidates; 9% are categorized Conserved hypotheticals, all potentially very potent T-cell antigens. CONCLUSION: The comprehensive literature and in silico-based analyses allowed for the selection of a repertoire of 189 vaccine candidates, out of the whole-genome 3989 ORF products. This repertoire, which was ranked to generate a list of 45 top-hits antigens, is a platform for selection of genes covering all stages…","author":[{"dropping-particle":"","family":"Zvi","given":"Anat","non-dropping-particle":"","parse-names":false,"suffix":""},{"dropping-particle":"","family":"Ariel","given":"Naomi","non-dropping-particle":"","parse-names":false,"suffix":""},{"dropping-particle":"","family":"Fulkerson","given":"John","non-dropping-particle":"","parse-names":false,"suffix":""},{"dropping-particle":"","family":"Sadoff","given":"Jerald C","non-dropping-particle":"","parse-names":false,"suffix":""},{"dropping-particle":"","family":"Shafferman","given":"Avigdor","non-dropping-particle":"","parse-names":false,"suffix":""}],"container-title":"BMC Medical Genomics","id":"ITEM-2","issue":"1","issued":{"date-parts":[["2008"]]},"page":"1-25","title":"Whole genome identification of Mycobacterium tuberculosisvaccine candidates by comprehensive data mining and bioinformatic analyses","type":"article-journal","volume":"1"},"uris":["http://www.mendeley.com/documents/?uuid=a85bbdb0-60af-45a7-bea2-f6fa99e69b78"]},{"id":"ITEM-3","itemData":{"DOI":"10.1093/bioinformatics/19.2.305","ISSN":"13674803","PMID":"12538262","abstract":"G-language Genome Analysis Environment (G-language GAE) is an open source generic software package aimed for higher efficiency in bioinformatics analysis. G-language GAE has an interface as a set of Perl libraries for software development, and a graphical user interface for easy manipulation. Both Windows and Linux versions are available.","author":[{"dropping-particle":"","family":"Arakawa","given":"K.","non-dropping-particle":"","parse-names":false,"suffix":""},{"dropping-particle":"","family":"Mori","given":"K.","non-dropping-particle":"","parse-names":false,"suffix":""},{"dropping-particle":"","family":"Ikeda","given":"K.","non-dropping-particle":"","parse-names":false,"suffix":""},{"dropping-particle":"","family":"Matsuzaki","given":"T.","non-dropping-particle":"","parse-names":false,"suffix":""},{"dropping-particle":"","family":"Kobayashi","given":"Y.","non-dropping-particle":"","parse-names":false,"suffix":""},{"dropping-particle":"","family":"Tomita","given":"M.","non-dropping-particle":"","parse-names":false,"suffix":""}],"container-title":"Bioinformatics","id":"ITEM-3","issue":"2","issued":{"date-parts":[["2003"]]},"page":"305-306","title":"G-language genome analysis environment: A workbench for nucleotide sequence data mining","type":"article-journal","volume":"19"},"uris":["http://www.mendeley.com/documents/?uuid=17111765-11a9-4d1c-928d-5e09d5a0b0a3"]}],"mendeley":{"formattedCitation":"(Bhat and Balaji, 2020; Zvi &lt;i&gt;et al.&lt;/i&gt;, 2008; Arakawa &lt;i&gt;et al.&lt;/i&gt;, 2003)","plainTextFormattedCitation":"(Bhat and Balaji, 2020; Zvi et al., 2008; Arakawa et al., 2003)","previouslyFormattedCitation":"(Bhat and Balaji, 2020; Zvi &lt;i&gt;et al.&lt;/i&gt;, 2008; Arakawa &lt;i&gt;et al.&lt;/i&gt;, 2003)"},"properties":{"noteIndex":0},"schema":"https://github.com/citation-style-language/schema/raw/master/csl-citation.json"}</w:instrText>
      </w:r>
      <w:r w:rsidR="000D0C6B">
        <w:fldChar w:fldCharType="separate"/>
      </w:r>
      <w:r w:rsidR="000D0C6B" w:rsidRPr="000D0C6B">
        <w:rPr>
          <w:noProof/>
        </w:rPr>
        <w:t xml:space="preserve">(Bhat and Balaji, 2020; Zvi </w:t>
      </w:r>
      <w:r w:rsidR="000D0C6B" w:rsidRPr="000D0C6B">
        <w:rPr>
          <w:i/>
          <w:noProof/>
        </w:rPr>
        <w:t>et al.</w:t>
      </w:r>
      <w:r w:rsidR="000D0C6B" w:rsidRPr="000D0C6B">
        <w:rPr>
          <w:noProof/>
        </w:rPr>
        <w:t xml:space="preserve">, 2008; Arakawa </w:t>
      </w:r>
      <w:r w:rsidR="000D0C6B" w:rsidRPr="000D0C6B">
        <w:rPr>
          <w:i/>
          <w:noProof/>
        </w:rPr>
        <w:t>et al.</w:t>
      </w:r>
      <w:r w:rsidR="000D0C6B" w:rsidRPr="000D0C6B">
        <w:rPr>
          <w:noProof/>
        </w:rPr>
        <w:t>, 2003)</w:t>
      </w:r>
      <w:r w:rsidR="000D0C6B">
        <w:fldChar w:fldCharType="end"/>
      </w:r>
      <w:r w:rsidR="00581D64">
        <w:t>. Database are most prevalently online, since the internet reaches a maximum audience and optimally allows real-time updates. Numerous website databases, however</w:t>
      </w:r>
      <w:r w:rsidR="000D0C6B">
        <w:t>, have</w:t>
      </w:r>
      <w:r w:rsidR="009A471C">
        <w:t xml:space="preserve"> </w:t>
      </w:r>
      <w:r w:rsidR="00581D64">
        <w:t xml:space="preserve">become neglected as webmasters leave their duties, </w:t>
      </w:r>
      <w:r w:rsidR="00276FC7">
        <w:t xml:space="preserve">and </w:t>
      </w:r>
      <w:r w:rsidR="009A471C">
        <w:t xml:space="preserve">consequently many databases have </w:t>
      </w:r>
      <w:r w:rsidR="000D0C6B">
        <w:t>lost usefulness to contemporary modelers</w:t>
      </w:r>
      <w:r w:rsidR="00276FC7">
        <w:t xml:space="preserve">. </w:t>
      </w:r>
    </w:p>
    <w:p w14:paraId="42BD9AA2" w14:textId="04E0C849" w:rsidR="00B827E7" w:rsidRDefault="00581D64" w:rsidP="00487F5E">
      <w:pPr>
        <w:ind w:firstLine="720"/>
        <w:jc w:val="both"/>
        <w:rPr>
          <w:rFonts w:eastAsiaTheme="minorEastAsia"/>
        </w:rPr>
      </w:pPr>
      <w:r>
        <w:t xml:space="preserve">The TECRDB </w:t>
      </w:r>
      <w:r w:rsidR="0018312A">
        <w:fldChar w:fldCharType="begin" w:fldLock="1"/>
      </w:r>
      <w:r w:rsidR="008B367F">
        <w:instrText xml:space="preserve">ADDIN CSL_CITATION {"citationItems":[{"id":"ITEM-1","itemData":{"DOI":"10.1093/bioinformatics/bth314","ISSN":"13674803","PMID":"15145806","abstract":"Summary: The Thermodynamics of Enzyme-catalyzed Reactions Database (TECRDB) is a comprehensive collection of thermodynamic data on enzyme-catalyzed reactions. The data, which consist of apparent equilibrium constants and calorimetrically determined molar enthalpies of reaction, are the primary experimental results obtained from thermodynamic studies of biochemical reactions. The results from </w:instrText>
      </w:r>
      <w:r w:rsidR="008B367F">
        <w:rPr>
          <w:rFonts w:ascii="Cambria Math" w:hAnsi="Cambria Math" w:cs="Cambria Math"/>
        </w:rPr>
        <w:instrText>∼</w:instrText>
      </w:r>
      <w:r w:rsidR="008B367F">
        <w:instrText xml:space="preserve"> 1000 published papers containing data on </w:instrText>
      </w:r>
      <w:r w:rsidR="008B367F">
        <w:rPr>
          <w:rFonts w:ascii="Cambria Math" w:hAnsi="Cambria Math" w:cs="Cambria Math"/>
        </w:rPr>
        <w:instrText>∼</w:instrText>
      </w:r>
      <w:r w:rsidR="008B367F">
        <w:instrText>400 different enzyme-catalyzed reactions constitute the essential information in the database. The information is managed using Oracle and is available on the Web. © Oxford University Press 2004; all rights reserved.","author":[{"dropping-particle":"","family":"Goldberg","given":"Robert N.","non-dropping-particle":"","parse-names":false,"suffix":""},{"dropping-particle":"","family":"Tewari","given":"Yadu B.","non-dropping-particle":"","parse-names":false,"suffix":""},{"dropping-particle":"","family":"Bhat","given":"Talapady N.","non-dropping-particle":"","parse-names":false,"suffix":""}],"container-title":"Bioinformatics","id":"ITEM-1","issue":"16","issued":{"date-parts":[["2004"]]},"page":"2874-2877","title":"Thermodynamics of enzyme-catalyzed reactions - A database for quantitative biochemistry","type":"article-journal","volume":"20"},"uris":["http://www.mendeley.com/documents/?uuid=8ca983fd-ac81-4a50-8c41-ff903efdd77c"]}],"mendeley":{"formattedCitation":"(Goldberg &lt;i&gt;et al.&lt;/i&gt;, 2004)","plainTextFormattedCitation":"(Goldberg et al., 2004)","previouslyFormattedCitation":"(Goldberg &lt;i&gt;et al.&lt;/i&gt;, 2004)"},"properties":{"noteIndex":0},"schema":"https://github.com/citation-style-language/schema/raw/master/csl-citation.json"}</w:instrText>
      </w:r>
      <w:r w:rsidR="0018312A">
        <w:fldChar w:fldCharType="separate"/>
      </w:r>
      <w:r w:rsidR="0018312A" w:rsidRPr="0018312A">
        <w:rPr>
          <w:noProof/>
        </w:rPr>
        <w:t xml:space="preserve">(Goldberg </w:t>
      </w:r>
      <w:r w:rsidR="0018312A" w:rsidRPr="0018312A">
        <w:rPr>
          <w:i/>
          <w:noProof/>
        </w:rPr>
        <w:t>et al.</w:t>
      </w:r>
      <w:r w:rsidR="0018312A" w:rsidRPr="0018312A">
        <w:rPr>
          <w:noProof/>
        </w:rPr>
        <w:t>, 2004)</w:t>
      </w:r>
      <w:r w:rsidR="0018312A">
        <w:fldChar w:fldCharType="end"/>
      </w:r>
      <w:r>
        <w:t xml:space="preserve"> is such a database. The TECRDB </w:t>
      </w:r>
      <w:r w:rsidR="00B827E7">
        <w:t>impressively amalgamates</w:t>
      </w:r>
      <w:r w:rsidR="00B827E7" w:rsidRPr="00B827E7">
        <w:rPr>
          <w:rFonts w:eastAsiaTheme="minorEastAsia"/>
        </w:rPr>
        <w:t xml:space="preserve"> </w:t>
      </w:r>
      <m:oMath>
        <m:r>
          <w:rPr>
            <w:rFonts w:ascii="Cambria Math" w:eastAsiaTheme="minorEastAsia" w:hAnsi="Cambria Math"/>
          </w:rPr>
          <m:t>~15 years</m:t>
        </m:r>
      </m:oMath>
      <w:r w:rsidR="00B827E7">
        <w:rPr>
          <w:rFonts w:eastAsiaTheme="minorEastAsia"/>
        </w:rPr>
        <w:t xml:space="preserve"> of </w:t>
      </w:r>
      <w:r w:rsidR="00B827E7">
        <w:rPr>
          <w:rFonts w:eastAsiaTheme="minorEastAsia"/>
        </w:rPr>
        <w:t xml:space="preserve">literature review and database assemblage to create a singular source of biochemical data for </w:t>
      </w:r>
      <w:r w:rsidR="00FA101B">
        <w:rPr>
          <w:rFonts w:eastAsiaTheme="minorEastAsia"/>
        </w:rPr>
        <w:t>417</w:t>
      </w:r>
      <w:r w:rsidR="00B827E7">
        <w:rPr>
          <w:rFonts w:eastAsiaTheme="minorEastAsia"/>
        </w:rPr>
        <w:t xml:space="preserve"> </w:t>
      </w:r>
      <w:r w:rsidR="00B827E7">
        <w:rPr>
          <w:rFonts w:eastAsiaTheme="minorEastAsia"/>
        </w:rPr>
        <w:t>enzymatic reaction</w:t>
      </w:r>
      <w:r w:rsidR="00B827E7">
        <w:rPr>
          <w:rFonts w:eastAsiaTheme="minorEastAsia"/>
        </w:rPr>
        <w:t>s</w:t>
      </w:r>
      <w:r w:rsidR="00B827E7">
        <w:rPr>
          <w:rFonts w:eastAsiaTheme="minorEastAsia"/>
        </w:rPr>
        <w:t xml:space="preserve">. </w:t>
      </w:r>
      <w:r w:rsidR="00B827E7">
        <w:rPr>
          <w:rFonts w:eastAsiaTheme="minorEastAsia"/>
        </w:rPr>
        <w:t>The database website, however, has lost critical features that were detailed in the original publication.</w:t>
      </w:r>
      <w:r w:rsidR="00B827E7">
        <w:rPr>
          <w:rFonts w:eastAsiaTheme="minorEastAsia"/>
        </w:rPr>
        <w:t xml:space="preserve"> </w:t>
      </w:r>
      <w:r w:rsidR="00B827E7">
        <w:rPr>
          <w:rFonts w:eastAsiaTheme="minorEastAsia"/>
        </w:rPr>
        <w:t>The website, for example, has disabled the download function, which renders the data practically non-existent for biological modelers who are unlikely to manually transcribe the data. The website has further lost the cited b</w:t>
      </w:r>
      <w:r w:rsidR="00B827E7">
        <w:rPr>
          <w:rFonts w:eastAsiaTheme="minorEastAsia"/>
        </w:rPr>
        <w:t xml:space="preserve">ackground </w:t>
      </w:r>
      <w:r w:rsidR="00B827E7">
        <w:rPr>
          <w:rFonts w:eastAsiaTheme="minorEastAsia"/>
        </w:rPr>
        <w:t>description of the database, which may allow researchers to understand the data and the associated methods that were used to acquire and\or approximate the data</w:t>
      </w:r>
      <w:r w:rsidR="00B827E7">
        <w:rPr>
          <w:rFonts w:eastAsiaTheme="minorEastAsia"/>
        </w:rPr>
        <w:t>.</w:t>
      </w:r>
      <w:r w:rsidR="00487F5E">
        <w:rPr>
          <w:rFonts w:eastAsiaTheme="minorEastAsia"/>
        </w:rPr>
        <w:t xml:space="preserve"> The</w:t>
      </w:r>
      <w:r w:rsidR="00B827E7">
        <w:rPr>
          <w:rFonts w:eastAsiaTheme="minorEastAsia"/>
        </w:rPr>
        <w:t xml:space="preserve"> </w:t>
      </w:r>
      <w:r w:rsidR="00487F5E">
        <w:rPr>
          <w:rFonts w:eastAsiaTheme="minorEastAsia"/>
        </w:rPr>
        <w:t xml:space="preserve">symbol key for the sub- and super-scripts, which must </w:t>
      </w:r>
      <w:r w:rsidR="00B827E7">
        <w:rPr>
          <w:rFonts w:eastAsiaTheme="minorEastAsia"/>
        </w:rPr>
        <w:t>adhere to IUPAC and IUBMB standards</w:t>
      </w:r>
      <w:r w:rsidR="00487F5E">
        <w:rPr>
          <w:rFonts w:eastAsiaTheme="minorEastAsia"/>
        </w:rPr>
        <w:t>, are also absent from the database</w:t>
      </w:r>
      <w:r w:rsidR="00B827E7">
        <w:rPr>
          <w:rFonts w:eastAsiaTheme="minorEastAsia"/>
        </w:rPr>
        <w:t>.</w:t>
      </w:r>
      <w:r w:rsidR="00487F5E">
        <w:rPr>
          <w:rFonts w:eastAsiaTheme="minorEastAsia"/>
        </w:rPr>
        <w:t xml:space="preserve"> The </w:t>
      </w:r>
      <w:r w:rsidR="00487F5E">
        <w:rPr>
          <w:rFonts w:eastAsiaTheme="minorEastAsia"/>
        </w:rPr>
        <w:t>querying</w:t>
      </w:r>
      <w:r w:rsidR="00487F5E">
        <w:rPr>
          <w:rFonts w:eastAsiaTheme="minorEastAsia"/>
        </w:rPr>
        <w:t xml:space="preserve"> methods are </w:t>
      </w:r>
      <w:r w:rsidR="00FA101B">
        <w:rPr>
          <w:rFonts w:eastAsiaTheme="minorEastAsia"/>
        </w:rPr>
        <w:t xml:space="preserve">moreover </w:t>
      </w:r>
      <w:r w:rsidR="00487F5E">
        <w:rPr>
          <w:rFonts w:eastAsiaTheme="minorEastAsia"/>
        </w:rPr>
        <w:t>dissimilar from the published methods,</w:t>
      </w:r>
      <w:r w:rsidR="00B827E7">
        <w:rPr>
          <w:rFonts w:eastAsiaTheme="minorEastAsia"/>
        </w:rPr>
        <w:t xml:space="preserve"> </w:t>
      </w:r>
      <w:r w:rsidR="00487F5E">
        <w:rPr>
          <w:rFonts w:eastAsiaTheme="minorEastAsia"/>
        </w:rPr>
        <w:t>where the current methods are rudimentary</w:t>
      </w:r>
      <w:r w:rsidR="00B827E7">
        <w:rPr>
          <w:rFonts w:eastAsiaTheme="minorEastAsia"/>
        </w:rPr>
        <w:t xml:space="preserve">. </w:t>
      </w:r>
      <w:r w:rsidR="00FA101B">
        <w:rPr>
          <w:rFonts w:eastAsiaTheme="minorEastAsia"/>
        </w:rPr>
        <w:t>The database furthermore contained 25 broken pages, where the thermodynamic data tables were unpresented.</w:t>
      </w:r>
    </w:p>
    <w:p w14:paraId="0FDA55F7" w14:textId="377832BF" w:rsidR="00066238" w:rsidRPr="00066238" w:rsidRDefault="009A471C" w:rsidP="00E565E9">
      <w:pPr>
        <w:ind w:firstLine="720"/>
        <w:jc w:val="both"/>
        <w:rPr>
          <w:b/>
        </w:rPr>
      </w:pPr>
      <w:r>
        <w:t xml:space="preserve">We </w:t>
      </w:r>
      <w:r w:rsidR="00487F5E">
        <w:t xml:space="preserve">recognized the neglected yet </w:t>
      </w:r>
      <w:r w:rsidR="00487F5E">
        <w:t xml:space="preserve">valuable </w:t>
      </w:r>
      <w:r w:rsidR="00487F5E">
        <w:t xml:space="preserve">data of the TECRDB and elected to refresh the data. </w:t>
      </w:r>
      <w:r w:rsidR="00E565E9">
        <w:t xml:space="preserve">This work both reintroduces an important thermodynamics resource to the systems biology community and may ideally inspire </w:t>
      </w:r>
      <w:proofErr w:type="spellStart"/>
      <w:r w:rsidR="00E565E9">
        <w:t>bioinformatitians</w:t>
      </w:r>
      <w:proofErr w:type="spellEnd"/>
      <w:r w:rsidR="00E565E9">
        <w:t xml:space="preserve"> to consider </w:t>
      </w:r>
      <w:r w:rsidR="00E565E9">
        <w:t xml:space="preserve">salvaging neglected </w:t>
      </w:r>
      <w:r w:rsidR="00E565E9">
        <w:t xml:space="preserve">thermodynamic datasets </w:t>
      </w:r>
      <w:r w:rsidR="00E565E9">
        <w:t>and contributing the data to a standard resource for</w:t>
      </w:r>
      <w:r w:rsidR="00E565E9">
        <w:t xml:space="preserve"> the community </w:t>
      </w:r>
      <w:r w:rsidR="00E565E9">
        <w:fldChar w:fldCharType="begin" w:fldLock="1"/>
      </w:r>
      <w:r w:rsidR="00E565E9">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d":{"date-parts":[["2020"]]},"title":"Web Scraping in the Statistics and Data Science Curriculum: Challenges and Opportunities","type":"article-journal"},"uris":["http://www.mendeley.com/documents/?uuid=417fc9ef-f6a9-436d-8466-558d4b4a5c90"]}],"mendeley":{"formattedCitation":"(Dogucu and Çetinkaya-Rundel, 2020)","plainTextFormattedCitation":"(Dogucu and Çetinkaya-Rundel, 2020)","previouslyFormattedCitation":"(Dogucu and Çetinkaya-Rundel, 2020)"},"properties":{"noteIndex":0},"schema":"https://github.com/citation-style-language/schema/raw/master/csl-citation.json"}</w:instrText>
      </w:r>
      <w:r w:rsidR="00E565E9">
        <w:fldChar w:fldCharType="separate"/>
      </w:r>
      <w:r w:rsidR="00E565E9" w:rsidRPr="00753FE0">
        <w:rPr>
          <w:noProof/>
        </w:rPr>
        <w:t>(Dogucu and Çetinkaya-Rundel, 2020)</w:t>
      </w:r>
      <w:r w:rsidR="00E565E9">
        <w:fldChar w:fldCharType="end"/>
      </w:r>
      <w:r w:rsidR="00E565E9">
        <w:t xml:space="preserve">. </w:t>
      </w:r>
      <w:r w:rsidR="00487F5E">
        <w:t>We used myriad Python scripts, which are published in our GitHub repository (</w:t>
      </w:r>
      <w:hyperlink r:id="rId7" w:history="1">
        <w:r w:rsidR="00487F5E" w:rsidRPr="00E309D1">
          <w:rPr>
            <w:rStyle w:val="Hyperlink"/>
          </w:rPr>
          <w:t>https://github.com/freiburgermsu/Biochemical-databases</w:t>
        </w:r>
      </w:hyperlink>
      <w:r w:rsidR="00487F5E">
        <w:t xml:space="preserve">), to web scrape, parse, organize and reformat, and then contribute </w:t>
      </w:r>
      <w:r w:rsidR="00E565E9">
        <w:t xml:space="preserve">the TECRDB data </w:t>
      </w:r>
      <w:r w:rsidR="00487F5E">
        <w:t>to the ModelSEE</w:t>
      </w:r>
      <w:r w:rsidR="00E565E9">
        <w:t>D database</w:t>
      </w:r>
      <w:r w:rsidR="00F21407">
        <w:t>, which is an actively curated database of biochemical reactions</w:t>
      </w:r>
      <w:r w:rsidR="00AF6D35">
        <w:t xml:space="preserve">. </w:t>
      </w:r>
    </w:p>
    <w:p w14:paraId="3755445D" w14:textId="1C4C8D56" w:rsidR="00D84C1D" w:rsidRPr="0056121A" w:rsidRDefault="005A4420" w:rsidP="0056121A">
      <w:pPr>
        <w:ind w:firstLine="720"/>
        <w:jc w:val="both"/>
      </w:pPr>
      <w:r>
        <w:t xml:space="preserve">The </w:t>
      </w:r>
      <w:r w:rsidR="00FA101B">
        <w:t xml:space="preserve">TECRDB was first web scraped through the </w:t>
      </w:r>
      <w:proofErr w:type="spellStart"/>
      <w:r w:rsidR="00FA101B">
        <w:t>BeautifulSoup</w:t>
      </w:r>
      <w:proofErr w:type="spellEnd"/>
      <w:r w:rsidR="00FA101B">
        <w:t xml:space="preserve"> library of Python.</w:t>
      </w:r>
      <w:r w:rsidR="003851F3">
        <w:t xml:space="preserve"> </w:t>
      </w:r>
      <w:r w:rsidR="00FA101B">
        <w:t>Script iteratively searched the URLs for each functioning database page through the Requests module</w:t>
      </w:r>
      <w:r w:rsidR="0056121A">
        <w:t>. The web</w:t>
      </w:r>
      <w:r w:rsidR="00FA101B">
        <w:t xml:space="preserve">pages were subsequently </w:t>
      </w:r>
      <w:r w:rsidR="00FA101B">
        <w:t xml:space="preserve">parsed </w:t>
      </w:r>
      <w:r w:rsidR="00FA101B">
        <w:t xml:space="preserve">the table elements through the </w:t>
      </w:r>
      <w:r w:rsidR="00A616E7">
        <w:rPr>
          <w:rFonts w:ascii="Complex" w:eastAsia="Complex" w:hAnsi="Complex" w:cs="Complex"/>
          <w:sz w:val="20"/>
          <w:szCs w:val="20"/>
        </w:rPr>
        <w:t>&lt;</w:t>
      </w:r>
      <w:proofErr w:type="spellStart"/>
      <w:r w:rsidR="00A616E7">
        <w:rPr>
          <w:rFonts w:ascii="Complex" w:eastAsia="Complex" w:hAnsi="Complex" w:cs="Complex"/>
          <w:sz w:val="20"/>
          <w:szCs w:val="20"/>
        </w:rPr>
        <w:t>tr</w:t>
      </w:r>
      <w:proofErr w:type="spellEnd"/>
      <w:r w:rsidR="00A616E7">
        <w:rPr>
          <w:rFonts w:ascii="Complex" w:eastAsia="Complex" w:hAnsi="Complex" w:cs="Complex"/>
          <w:sz w:val="20"/>
          <w:szCs w:val="20"/>
        </w:rPr>
        <w:t>&gt;</w:t>
      </w:r>
      <w:r w:rsidR="00A616E7">
        <w:rPr>
          <w:sz w:val="20"/>
          <w:szCs w:val="20"/>
        </w:rPr>
        <w:t xml:space="preserve"> </w:t>
      </w:r>
      <w:r w:rsidR="00A616E7">
        <w:t xml:space="preserve">and </w:t>
      </w:r>
      <w:r w:rsidR="00A616E7">
        <w:rPr>
          <w:rFonts w:ascii="Complex" w:eastAsia="Complex" w:hAnsi="Complex" w:cs="Complex"/>
          <w:sz w:val="20"/>
          <w:szCs w:val="20"/>
        </w:rPr>
        <w:t>&lt;</w:t>
      </w:r>
      <w:proofErr w:type="spellStart"/>
      <w:r w:rsidR="00A616E7">
        <w:rPr>
          <w:rFonts w:ascii="Complex" w:eastAsia="Complex" w:hAnsi="Complex" w:cs="Complex"/>
          <w:sz w:val="20"/>
          <w:szCs w:val="20"/>
        </w:rPr>
        <w:t>th</w:t>
      </w:r>
      <w:proofErr w:type="spellEnd"/>
      <w:r w:rsidR="00A616E7">
        <w:rPr>
          <w:rFonts w:ascii="Complex" w:eastAsia="Complex" w:hAnsi="Complex" w:cs="Complex"/>
          <w:sz w:val="20"/>
          <w:szCs w:val="20"/>
        </w:rPr>
        <w:t>&gt;</w:t>
      </w:r>
      <w:r w:rsidR="00A616E7">
        <w:rPr>
          <w:sz w:val="20"/>
          <w:szCs w:val="20"/>
        </w:rPr>
        <w:t xml:space="preserve"> </w:t>
      </w:r>
      <w:r w:rsidR="00FA101B">
        <w:rPr>
          <w:sz w:val="20"/>
          <w:szCs w:val="20"/>
        </w:rPr>
        <w:t xml:space="preserve">HTML </w:t>
      </w:r>
      <w:r w:rsidR="00A616E7">
        <w:t>tags</w:t>
      </w:r>
      <w:r w:rsidR="00FA101B">
        <w:t xml:space="preserve"> via the </w:t>
      </w:r>
      <w:proofErr w:type="spellStart"/>
      <w:r w:rsidR="00FA101B">
        <w:t>BeautifulSoup</w:t>
      </w:r>
      <w:proofErr w:type="spellEnd"/>
      <w:r w:rsidR="00FA101B">
        <w:t xml:space="preserve"> LXML interpreter, and the </w:t>
      </w:r>
      <w:r w:rsidR="00A616E7">
        <w:t xml:space="preserve">acquired data </w:t>
      </w:r>
      <w:r w:rsidR="00FA101B">
        <w:t xml:space="preserve">was cleaned of </w:t>
      </w:r>
      <w:r w:rsidR="00A616E7">
        <w:t xml:space="preserve">spaces and non-ASCII characters </w:t>
      </w:r>
      <w:r w:rsidR="00A616E7">
        <w:fldChar w:fldCharType="begin" w:fldLock="1"/>
      </w:r>
      <w:r w:rsidR="00A616E7">
        <w:instrText>ADDIN CSL_CITATION {"citationItems":[{"id":"ITEM-1","itemData":{"DOI":"10.1111/jbl.12120","ISSN":"21581592","abstract":"There is a growing interest in leveraging alternate sources of empirical data, with an increasing emphasis being placed on the Internet. This paper serves as a primer for supply chain management (SCM) researchers that may be interested in leveraging Internet-based sources for their own research, but perhaps not familiar with how to begin. Here, definitions and concepts critical to successful implementation in practice are provided. In addition, concrete, discipline-relevant examples accompany the discussion, and are aided by a fully detailed online code supplement. Performance enhancements are discussed, as well as associated caveats and limitations. Additionally, insights and guidance are offered on the unique responsibilities for researchers to uphold the ethical spirit of scientific research when continuing along these paths. Pragmatic issues related to the application of these techniques are presented for consideration of individual researchers and the SCM community as a whole.","author":[{"dropping-particle":"","family":"Massimino","given":"Brett","non-dropping-particle":"","parse-names":false,"suffix":""}],"container-title":"Journal of Business Logistics","id":"ITEM-1","issue":"1","issued":{"date-parts":[["2016"]]},"page":"34-42","title":"Accessing Online Data: Web-Crawling and Information-Scraping Techniques to Automate the Assembly of Research Data","type":"article-journal","volume":"37"},"uris":["http://www.mendeley.com/documents/?uuid=86e86b44-7e7c-4f7f-b62c-b59555f73176"]}],"mendeley":{"formattedCitation":"(Massimino, 2016)","plainTextFormattedCitation":"(Massimino, 2016)","previouslyFormattedCitation":"(Massimino, 2016)"},"properties":{"noteIndex":0},"schema":"https://github.com/citation-style-language/schema/raw/master/csl-citation.json"}</w:instrText>
      </w:r>
      <w:r w:rsidR="00A616E7">
        <w:fldChar w:fldCharType="separate"/>
      </w:r>
      <w:r w:rsidR="00A616E7" w:rsidRPr="00753FE0">
        <w:rPr>
          <w:noProof/>
        </w:rPr>
        <w:t>(Massimino, 2016)</w:t>
      </w:r>
      <w:r w:rsidR="00A616E7">
        <w:fldChar w:fldCharType="end"/>
      </w:r>
      <w:r w:rsidR="00A616E7">
        <w:t>.</w:t>
      </w:r>
      <w:r w:rsidR="00FA101B">
        <w:t xml:space="preserve"> </w:t>
      </w:r>
      <w:r w:rsidR="00D84C1D">
        <w:rPr>
          <w:bCs/>
        </w:rPr>
        <w:t xml:space="preserve">The </w:t>
      </w:r>
      <w:r w:rsidR="0056121A">
        <w:rPr>
          <w:bCs/>
        </w:rPr>
        <w:t>data from scraping each webpage were compiled into a single table, where columns of similar data like equilibrium constants were all combined</w:t>
      </w:r>
      <w:r w:rsidR="003D7BB7">
        <w:rPr>
          <w:bCs/>
        </w:rPr>
        <w:t xml:space="preserve">. </w:t>
      </w:r>
    </w:p>
    <w:p w14:paraId="351DA2AD" w14:textId="208E90CD" w:rsidR="003D7BB7" w:rsidRDefault="003D7BB7" w:rsidP="003D7BB7">
      <w:pPr>
        <w:ind w:firstLine="720"/>
        <w:jc w:val="both"/>
      </w:pPr>
      <w:bookmarkStart w:id="2" w:name="_Toc59745062"/>
      <w:r>
        <w:t>The organized TECRDB data was reformatted</w:t>
      </w:r>
      <w:r w:rsidR="00E7386B">
        <w:t xml:space="preserve"> for the </w:t>
      </w:r>
      <w:r>
        <w:t xml:space="preserve">ModelSEED </w:t>
      </w:r>
      <w:r w:rsidR="00E7386B">
        <w:t xml:space="preserve">database </w:t>
      </w:r>
      <w:r w:rsidR="008F6ADD">
        <w:fldChar w:fldCharType="begin" w:fldLock="1"/>
      </w:r>
      <w:r w:rsidR="008F6ADD">
        <w:instrText>ADDIN CSL_CITATION {"citationItems":[{"id":"ITEM-1","itemData":{"DOI":"10.1093/nar/gkaa746","ISSN":"13624962","PMID":"32986834","abstract":"For over 10 years, ModelSEED has been a primary resource for the construction of draft genome-scale metabolic models based on annotated microbial or plant genomes. Now being released, the biochemistry database serves as the foundation of biochemical data underlying ModelSEED and KBase. The biochemistry database embodies several properties that, taken together, distinguish it from other published biochemistry resources by: (i) including compartmentalization, transport reactions, charged molecules and proton balancing on reactions; (ii) being extensible by the user community, with all data stored in GitHub; and (iii) design as a biochemical 'Rosetta Stone' to facilitate comparison and integration of annotations from many different tools and databases. The database was constructed by combining chemical data from many resources, applying standard transformations, identifying redundancies and computing thermodynamic properties. The ModelSEED biochemistry is continually tested using flux balance analysis to ensure the biochemical network is modeling-ready and capable of simulating diverse phenotypes. Ontologies can be designed to aid in comparing and reconciling metabolic reconstructions that differ in how they represent various metabolic pathways. ModelSEED now includes 33,978 compounds and 36,645 reactions, available as a set of extensible files on GitHub, and available to search at https://modelseed.org/biochem and KBase.","author":[{"dropping-particle":"","family":"Seaver","given":"Samuel M.D.","non-dropping-particle":"","parse-names":false,"suffix":""},{"dropping-particle":"","family":"Liu","given":"Filipe","non-dropping-particle":"","parse-names":false,"suffix":""},{"dropping-particle":"","family":"Zhang","given":"Qizhi","non-dropping-particle":"","parse-names":false,"suffix":""},{"dropping-particle":"","family":"Jeffryes","given":"James","non-dropping-particle":"","parse-names":false,"suffix":""},{"dropping-particle":"","family":"Faria","given":"José P.","non-dropping-particle":"","parse-names":false,"suffix":""},{"dropping-particle":"","family":"Edirisinghe","given":"Janaka N.","non-dropping-particle":"","parse-names":false,"suffix":""},{"dropping-particle":"","family":"Mundy","given":"Michael","non-dropping-particle":"","parse-names":false,"suffix":""},{"dropping-particle":"","family":"Chia","given":"Nicholas","non-dropping-particle":"","parse-names":false,"suffix":""},{"dropping-particle":"","family":"Noor","given":"Elad","non-dropping-particle":"","parse-names":false,"suffix":""},{"dropping-particle":"","family":"Beber","given":"Moritz E.","non-dropping-particle":"","parse-names":false,"suffix":""},{"dropping-particle":"","family":"Best","given":"Aaron A.","non-dropping-particle":"","parse-names":false,"suffix":""},{"dropping-particle":"","family":"DeJongh","given":"Matthew","non-dropping-particle":"","parse-names":false,"suffix":""},{"dropping-particle":"","family":"Kimbrel","given":"Jeffrey A.","non-dropping-particle":"","parse-names":false,"suffix":""},{"dropping-particle":"","family":"D'haeseleer","given":"Patrik","non-dropping-particle":"","parse-names":false,"suffix":""},{"dropping-particle":"","family":"McCorkle","given":"Sean R.","non-dropping-particle":"","parse-names":false,"suffix":""},{"dropping-particle":"","family":"Bolton","given":"Jay R.","non-dropping-particle":"","parse-names":false,"suffix":""},{"dropping-particle":"","family":"Pearson","given":"Erik","non-dropping-particle":"","parse-names":false,"suffix":""},{"dropping-particle":"","family":"Canon","given":"Shane","non-dropping-particle":"","parse-names":false,"suffix":""},{"dropping-particle":"","family":"Wood-Charlson","given":"Elisha M.","non-dropping-particle":"","parse-names":false,"suffix":""},{"dropping-particle":"","family":"Cottingham","given":"Robert W.","non-dropping-particle":"","parse-names":false,"suffix":""},{"dropping-particle":"","family":"Arkin","given":"Adam P.","non-dropping-particle":"","parse-names":false,"suffix":""},{"dropping-particle":"","family":"Henry","given":"Christopher S.","non-dropping-particle":"","parse-names":false,"suffix":""}],"container-title":"Nucleic Acids Research","id":"ITEM-1","issue":"D1","issued":{"date-parts":[["2021"]]},"page":"D575-D588","title":"The ModelSEED Biochemistry Database for the integration of metabolic annotations and the reconstruction, comparison and analysis of metabolic models for plants, fungi and microbes","type":"article-journal","volume":"49"},"uris":["http://www.mendeley.com/documents/?uuid=4304de79-73e3-425b-b25f-daa87bfb94dd"]}],"mendeley":{"formattedCitation":"(Seaver &lt;i&gt;et al.&lt;/i&gt;, 2021)","plainTextFormattedCitation":"(Seaver et al., 2021)"},"properties":{"noteIndex":0},"schema":"https://github.com/citation-style-language/schema/raw/master/csl-citation.json"}</w:instrText>
      </w:r>
      <w:r w:rsidR="008F6ADD">
        <w:fldChar w:fldCharType="separate"/>
      </w:r>
      <w:r w:rsidR="008F6ADD" w:rsidRPr="008F6ADD">
        <w:rPr>
          <w:noProof/>
        </w:rPr>
        <w:t xml:space="preserve">(Seaver </w:t>
      </w:r>
      <w:r w:rsidR="008F6ADD" w:rsidRPr="008F6ADD">
        <w:rPr>
          <w:i/>
          <w:noProof/>
        </w:rPr>
        <w:t>et al.</w:t>
      </w:r>
      <w:r w:rsidR="008F6ADD" w:rsidRPr="008F6ADD">
        <w:rPr>
          <w:noProof/>
        </w:rPr>
        <w:t>, 2021)</w:t>
      </w:r>
      <w:r w:rsidR="008F6ADD">
        <w:fldChar w:fldCharType="end"/>
      </w:r>
      <w:r w:rsidR="00E7386B">
        <w:t xml:space="preserve">. </w:t>
      </w:r>
      <w:r w:rsidR="008F6ADD">
        <w:t xml:space="preserve">The ModelSEED database accepts community </w:t>
      </w:r>
      <w:r>
        <w:t xml:space="preserve">contributions </w:t>
      </w:r>
      <w:r w:rsidR="008F6ADD">
        <w:t xml:space="preserve">of data to create a centralized and actively </w:t>
      </w:r>
      <w:proofErr w:type="spellStart"/>
      <w:r w:rsidR="008F6ADD">
        <w:t>currated</w:t>
      </w:r>
      <w:proofErr w:type="spellEnd"/>
      <w:r w:rsidR="008F6ADD">
        <w:t xml:space="preserve"> resource for computational biologists. The contribution of TECRDB data required that the TECRDB </w:t>
      </w:r>
      <w:r>
        <w:t>reaction</w:t>
      </w:r>
      <w:r w:rsidR="008F6ADD">
        <w:t>s be paired with the ModelSEED reactions</w:t>
      </w:r>
      <w:r>
        <w:t>,</w:t>
      </w:r>
      <w:r w:rsidR="008F6ADD" w:rsidRPr="008F6ADD">
        <w:t xml:space="preserve"> </w:t>
      </w:r>
      <w:r w:rsidR="008F6ADD">
        <w:t xml:space="preserve">was accomplished </w:t>
      </w:r>
      <w:r w:rsidR="008F6ADD">
        <w:t>via the Pandas and JSON modules</w:t>
      </w:r>
      <w:r>
        <w:t xml:space="preserve">. </w:t>
      </w:r>
      <w:r w:rsidR="00D75996">
        <w:t xml:space="preserve">The </w:t>
      </w:r>
      <w:r w:rsidR="008F6ADD">
        <w:t xml:space="preserve">first attempt of matching the </w:t>
      </w:r>
      <w:r w:rsidR="00D75996">
        <w:t xml:space="preserve">TECRDB reactions </w:t>
      </w:r>
      <w:r w:rsidR="008F6ADD">
        <w:t xml:space="preserve">occurred through matching </w:t>
      </w:r>
      <w:r w:rsidR="00D75996">
        <w:t>the chemical equation</w:t>
      </w:r>
      <w:r w:rsidR="008F6ADD">
        <w:t>s</w:t>
      </w:r>
      <w:r w:rsidR="00D75996">
        <w:t xml:space="preserve"> </w:t>
      </w:r>
      <w:r w:rsidR="008F6ADD">
        <w:t xml:space="preserve">after each </w:t>
      </w:r>
      <w:r w:rsidR="00D75996">
        <w:t>involved compound</w:t>
      </w:r>
      <w:r w:rsidR="008F6ADD">
        <w:t xml:space="preserve"> was </w:t>
      </w:r>
      <w:r w:rsidR="00D75996">
        <w:t xml:space="preserve">matched </w:t>
      </w:r>
      <w:r w:rsidR="008F6ADD">
        <w:t xml:space="preserve">between the TERCRDB and ModelSEED database. The compounds were matched </w:t>
      </w:r>
      <w:r w:rsidR="00D75996">
        <w:t>principally by name, although, the myriad common and IUPAC syn</w:t>
      </w:r>
      <w:r w:rsidR="008F6ADD">
        <w:t xml:space="preserve">onyms for every chemical </w:t>
      </w:r>
      <w:r w:rsidR="00D75996">
        <w:t xml:space="preserve">prevented </w:t>
      </w:r>
      <w:r w:rsidR="008F6ADD">
        <w:t xml:space="preserve">high </w:t>
      </w:r>
      <w:r w:rsidR="00D75996">
        <w:t>success</w:t>
      </w:r>
      <w:r w:rsidR="008F6ADD">
        <w:t xml:space="preserve"> of compound matching</w:t>
      </w:r>
      <w:r w:rsidR="00D75996">
        <w:t xml:space="preserve">; thus, </w:t>
      </w:r>
      <w:r w:rsidR="008F6ADD">
        <w:t xml:space="preserve">extensive manual investigation was required to </w:t>
      </w:r>
      <w:r w:rsidR="00D75996">
        <w:t xml:space="preserve">matched </w:t>
      </w:r>
      <w:r w:rsidR="008F6ADD">
        <w:t xml:space="preserve">previously unmatched </w:t>
      </w:r>
      <w:r w:rsidR="00D75996">
        <w:t xml:space="preserve">compounds. The </w:t>
      </w:r>
      <w:r w:rsidR="008F6ADD">
        <w:t xml:space="preserve">second attempt of matching </w:t>
      </w:r>
      <w:r w:rsidR="00D75996">
        <w:t>reactions</w:t>
      </w:r>
      <w:r w:rsidR="008F6ADD">
        <w:t xml:space="preserve">, where at least one compound </w:t>
      </w:r>
      <w:r w:rsidR="00D75996">
        <w:t>failed to matched</w:t>
      </w:r>
      <w:r w:rsidR="00140971">
        <w:t xml:space="preserve">, </w:t>
      </w:r>
      <w:r w:rsidR="00D75996">
        <w:t>were match</w:t>
      </w:r>
      <w:r w:rsidR="008F6ADD">
        <w:t>ed</w:t>
      </w:r>
      <w:r w:rsidR="00D75996">
        <w:t xml:space="preserve"> through the KEGG ID</w:t>
      </w:r>
      <w:r w:rsidR="00140971">
        <w:t>s</w:t>
      </w:r>
      <w:r w:rsidR="00D75996">
        <w:t xml:space="preserve"> that the TECRDB </w:t>
      </w:r>
      <w:r w:rsidR="00140971">
        <w:t xml:space="preserve">ascribed </w:t>
      </w:r>
      <w:r w:rsidR="00D75996">
        <w:t xml:space="preserve">to every </w:t>
      </w:r>
      <w:r w:rsidR="00140971">
        <w:t xml:space="preserve">one of its </w:t>
      </w:r>
      <w:r w:rsidR="00D75996">
        <w:t>reaction</w:t>
      </w:r>
      <w:r w:rsidR="00140971">
        <w:t>s</w:t>
      </w:r>
      <w:r w:rsidR="00D75996">
        <w:t xml:space="preserve">. </w:t>
      </w:r>
      <w:r w:rsidR="008F6ADD">
        <w:t xml:space="preserve">The data from the TECRDB may then be contributed to the matched reaction entry in the ModelSEED database. Reactions and </w:t>
      </w:r>
      <w:proofErr w:type="spellStart"/>
      <w:r w:rsidR="008F6ADD">
        <w:t>comopunds</w:t>
      </w:r>
      <w:proofErr w:type="spellEnd"/>
      <w:r w:rsidR="008F6ADD">
        <w:t xml:space="preserve"> that were undescribed by the </w:t>
      </w:r>
      <w:r w:rsidR="008F6ADD">
        <w:lastRenderedPageBreak/>
        <w:t xml:space="preserve">ModelSEED database yet were verified as being chemically coherent were introduced to the database after manual </w:t>
      </w:r>
      <w:r w:rsidR="00124000">
        <w:t>vetting</w:t>
      </w:r>
      <w:r w:rsidR="008F6ADD">
        <w:t>.</w:t>
      </w:r>
    </w:p>
    <w:p w14:paraId="557EED10" w14:textId="129CBE2A" w:rsidR="00862FDF" w:rsidRDefault="004F44DA" w:rsidP="008E525C">
      <w:pPr>
        <w:ind w:firstLine="720"/>
        <w:jc w:val="both"/>
      </w:pPr>
      <w:r>
        <w:t xml:space="preserve">The </w:t>
      </w:r>
      <w:r w:rsidR="0092277F">
        <w:t xml:space="preserve">salvaging </w:t>
      </w:r>
      <w:r>
        <w:t xml:space="preserve">of </w:t>
      </w:r>
      <w:r w:rsidR="0092277F">
        <w:t xml:space="preserve">neglected data will become increasingly necessary </w:t>
      </w:r>
      <w:r>
        <w:t xml:space="preserve">as </w:t>
      </w:r>
      <w:r w:rsidR="0011353B">
        <w:t>web</w:t>
      </w:r>
      <w:r>
        <w:t>site</w:t>
      </w:r>
      <w:r w:rsidR="0011353B">
        <w:t xml:space="preserve"> databases </w:t>
      </w:r>
      <w:r>
        <w:t xml:space="preserve">age. </w:t>
      </w:r>
      <w:proofErr w:type="spellStart"/>
      <w:r w:rsidR="008E525C">
        <w:t>B</w:t>
      </w:r>
      <w:r w:rsidR="00AC041E">
        <w:t>ioinformatitians</w:t>
      </w:r>
      <w:proofErr w:type="spellEnd"/>
      <w:r w:rsidR="00AC041E">
        <w:t xml:space="preserve"> </w:t>
      </w:r>
      <w:r w:rsidR="00862FDF">
        <w:t xml:space="preserve">must resist the </w:t>
      </w:r>
      <w:r>
        <w:t>b</w:t>
      </w:r>
      <w:r w:rsidR="00862FDF">
        <w:t xml:space="preserve">ystander </w:t>
      </w:r>
      <w:r>
        <w:t>e</w:t>
      </w:r>
      <w:r w:rsidR="00862FDF">
        <w:t xml:space="preserve">ffect </w:t>
      </w:r>
      <w:r w:rsidR="00AC041E">
        <w:t xml:space="preserve">and </w:t>
      </w:r>
      <w:r w:rsidR="008E525C">
        <w:t xml:space="preserve">proactively </w:t>
      </w:r>
      <w:r>
        <w:t xml:space="preserve">repurpose </w:t>
      </w:r>
      <w:r w:rsidR="0011353B">
        <w:t xml:space="preserve">old </w:t>
      </w:r>
      <w:r w:rsidR="00862FDF">
        <w:t>databases</w:t>
      </w:r>
      <w:r w:rsidR="00AC041E">
        <w:t xml:space="preserve"> </w:t>
      </w:r>
      <w:r>
        <w:t xml:space="preserve">that have fallen from popular use, yet may support modelers in a new and accessible form. The ModelSEED database offers a highly accessible resource of </w:t>
      </w:r>
      <w:r w:rsidR="008E525C">
        <w:t>centralized and curated</w:t>
      </w:r>
      <w:r>
        <w:t xml:space="preserve"> biochemical data</w:t>
      </w:r>
      <w:r w:rsidR="008E525C">
        <w:t xml:space="preserve">, which </w:t>
      </w:r>
      <w:r w:rsidR="001805C6">
        <w:t xml:space="preserve">is an </w:t>
      </w:r>
      <w:r w:rsidR="008E525C">
        <w:t>invaluable resource for biological modelers</w:t>
      </w:r>
      <w:r w:rsidR="00956AB0">
        <w:t>.</w:t>
      </w:r>
      <w:r w:rsidR="008E525C">
        <w:t xml:space="preserve"> The </w:t>
      </w:r>
      <w:r w:rsidR="0054717A">
        <w:t xml:space="preserve">ModelSEED </w:t>
      </w:r>
      <w:r w:rsidR="008E525C">
        <w:t>database is eager to receive community contributions of data, for which a step-wise diagram is provided in our GitHub repository</w:t>
      </w:r>
      <w:r w:rsidR="001805C6">
        <w:t>, and to become an inclusive resource that expedites computational research</w:t>
      </w:r>
      <w:r w:rsidR="008E525C">
        <w:t xml:space="preserve">. </w:t>
      </w:r>
      <w:r w:rsidR="00B77452">
        <w:t xml:space="preserve">The TECRDB, despite malfunctions and </w:t>
      </w:r>
      <w:bookmarkStart w:id="3" w:name="_GoBack"/>
      <w:bookmarkEnd w:id="3"/>
      <w:r w:rsidR="00B77452">
        <w:t>shortcomings of the website per se, may find renewed value through expression in the ModelSEED database.</w:t>
      </w:r>
    </w:p>
    <w:p w14:paraId="368DD489" w14:textId="77777777" w:rsidR="00324D84" w:rsidRPr="00324D84" w:rsidRDefault="00324D84" w:rsidP="00324D84">
      <w:pPr>
        <w:pStyle w:val="Heading1"/>
        <w:rPr>
          <w:b/>
        </w:rPr>
      </w:pPr>
      <w:r>
        <w:rPr>
          <w:b/>
        </w:rPr>
        <w:t>References</w:t>
      </w:r>
      <w:bookmarkEnd w:id="2"/>
    </w:p>
    <w:p w14:paraId="59B31A89" w14:textId="1CE1F496" w:rsidR="008F6ADD" w:rsidRPr="008F6ADD" w:rsidRDefault="008739EF" w:rsidP="008F6ADD">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8F6ADD" w:rsidRPr="008F6ADD">
        <w:rPr>
          <w:noProof/>
          <w:szCs w:val="24"/>
        </w:rPr>
        <w:t xml:space="preserve">Arakawa,K. </w:t>
      </w:r>
      <w:r w:rsidR="008F6ADD" w:rsidRPr="008F6ADD">
        <w:rPr>
          <w:i/>
          <w:iCs/>
          <w:noProof/>
          <w:szCs w:val="24"/>
        </w:rPr>
        <w:t>et al.</w:t>
      </w:r>
      <w:r w:rsidR="008F6ADD" w:rsidRPr="008F6ADD">
        <w:rPr>
          <w:noProof/>
          <w:szCs w:val="24"/>
        </w:rPr>
        <w:t xml:space="preserve"> (2003) G-language genome analysis environment: A workbench for nucleotide sequence data mining. </w:t>
      </w:r>
      <w:r w:rsidR="008F6ADD" w:rsidRPr="008F6ADD">
        <w:rPr>
          <w:i/>
          <w:iCs/>
          <w:noProof/>
          <w:szCs w:val="24"/>
        </w:rPr>
        <w:t>Bioinformatics</w:t>
      </w:r>
      <w:r w:rsidR="008F6ADD" w:rsidRPr="008F6ADD">
        <w:rPr>
          <w:noProof/>
          <w:szCs w:val="24"/>
        </w:rPr>
        <w:t xml:space="preserve">, </w:t>
      </w:r>
      <w:r w:rsidR="008F6ADD" w:rsidRPr="008F6ADD">
        <w:rPr>
          <w:b/>
          <w:bCs/>
          <w:noProof/>
          <w:szCs w:val="24"/>
        </w:rPr>
        <w:t>19</w:t>
      </w:r>
      <w:r w:rsidR="008F6ADD" w:rsidRPr="008F6ADD">
        <w:rPr>
          <w:noProof/>
          <w:szCs w:val="24"/>
        </w:rPr>
        <w:t>, 305–306.</w:t>
      </w:r>
    </w:p>
    <w:p w14:paraId="470DF0D5" w14:textId="77777777" w:rsidR="008F6ADD" w:rsidRPr="008F6ADD" w:rsidRDefault="008F6ADD" w:rsidP="008F6ADD">
      <w:pPr>
        <w:widowControl w:val="0"/>
        <w:autoSpaceDE w:val="0"/>
        <w:autoSpaceDN w:val="0"/>
        <w:adjustRightInd w:val="0"/>
        <w:spacing w:line="240" w:lineRule="auto"/>
        <w:ind w:left="480" w:hanging="480"/>
        <w:rPr>
          <w:noProof/>
          <w:szCs w:val="24"/>
        </w:rPr>
      </w:pPr>
      <w:r w:rsidRPr="008F6ADD">
        <w:rPr>
          <w:noProof/>
          <w:szCs w:val="24"/>
        </w:rPr>
        <w:t xml:space="preserve">Bhat,N.G. and Balaji,S. (2020) Whole-Cell Modeling and Simulation: A Brief Survey. </w:t>
      </w:r>
      <w:r w:rsidRPr="008F6ADD">
        <w:rPr>
          <w:i/>
          <w:iCs/>
          <w:noProof/>
          <w:szCs w:val="24"/>
        </w:rPr>
        <w:t>New Gener. Comput.</w:t>
      </w:r>
      <w:r w:rsidRPr="008F6ADD">
        <w:rPr>
          <w:noProof/>
          <w:szCs w:val="24"/>
        </w:rPr>
        <w:t xml:space="preserve">, </w:t>
      </w:r>
      <w:r w:rsidRPr="008F6ADD">
        <w:rPr>
          <w:b/>
          <w:bCs/>
          <w:noProof/>
          <w:szCs w:val="24"/>
        </w:rPr>
        <w:t>38</w:t>
      </w:r>
      <w:r w:rsidRPr="008F6ADD">
        <w:rPr>
          <w:noProof/>
          <w:szCs w:val="24"/>
        </w:rPr>
        <w:t>, 259–281.</w:t>
      </w:r>
    </w:p>
    <w:p w14:paraId="7CDCE6E7" w14:textId="77777777" w:rsidR="008F6ADD" w:rsidRPr="008F6ADD" w:rsidRDefault="008F6ADD" w:rsidP="008F6ADD">
      <w:pPr>
        <w:widowControl w:val="0"/>
        <w:autoSpaceDE w:val="0"/>
        <w:autoSpaceDN w:val="0"/>
        <w:adjustRightInd w:val="0"/>
        <w:spacing w:line="240" w:lineRule="auto"/>
        <w:ind w:left="480" w:hanging="480"/>
        <w:rPr>
          <w:noProof/>
          <w:szCs w:val="24"/>
        </w:rPr>
      </w:pPr>
      <w:r w:rsidRPr="008F6ADD">
        <w:rPr>
          <w:noProof/>
          <w:szCs w:val="24"/>
        </w:rPr>
        <w:t xml:space="preserve">Dogucu,M. and Çetinkaya-Rundel,M. (2020) Web Scraping in the Statistics and Data Science Curriculum: Challenges and Opportunities. </w:t>
      </w:r>
      <w:r w:rsidRPr="008F6ADD">
        <w:rPr>
          <w:i/>
          <w:iCs/>
          <w:noProof/>
          <w:szCs w:val="24"/>
        </w:rPr>
        <w:t>J. Stat. Educ.</w:t>
      </w:r>
    </w:p>
    <w:p w14:paraId="41932FB8" w14:textId="77777777" w:rsidR="008F6ADD" w:rsidRPr="008F6ADD" w:rsidRDefault="008F6ADD" w:rsidP="008F6ADD">
      <w:pPr>
        <w:widowControl w:val="0"/>
        <w:autoSpaceDE w:val="0"/>
        <w:autoSpaceDN w:val="0"/>
        <w:adjustRightInd w:val="0"/>
        <w:spacing w:line="240" w:lineRule="auto"/>
        <w:ind w:left="480" w:hanging="480"/>
        <w:rPr>
          <w:noProof/>
          <w:szCs w:val="24"/>
        </w:rPr>
      </w:pPr>
      <w:r w:rsidRPr="008F6ADD">
        <w:rPr>
          <w:noProof/>
          <w:szCs w:val="24"/>
        </w:rPr>
        <w:t xml:space="preserve">Goldberg,R.N. </w:t>
      </w:r>
      <w:r w:rsidRPr="008F6ADD">
        <w:rPr>
          <w:i/>
          <w:iCs/>
          <w:noProof/>
          <w:szCs w:val="24"/>
        </w:rPr>
        <w:t>et al.</w:t>
      </w:r>
      <w:r w:rsidRPr="008F6ADD">
        <w:rPr>
          <w:noProof/>
          <w:szCs w:val="24"/>
        </w:rPr>
        <w:t xml:space="preserve"> (2004) Thermodynamics of enzyme-catalyzed reactions - A database for quantitative biochemistry. </w:t>
      </w:r>
      <w:r w:rsidRPr="008F6ADD">
        <w:rPr>
          <w:i/>
          <w:iCs/>
          <w:noProof/>
          <w:szCs w:val="24"/>
        </w:rPr>
        <w:t>Bioinformatics</w:t>
      </w:r>
      <w:r w:rsidRPr="008F6ADD">
        <w:rPr>
          <w:noProof/>
          <w:szCs w:val="24"/>
        </w:rPr>
        <w:t xml:space="preserve">, </w:t>
      </w:r>
      <w:r w:rsidRPr="008F6ADD">
        <w:rPr>
          <w:b/>
          <w:bCs/>
          <w:noProof/>
          <w:szCs w:val="24"/>
        </w:rPr>
        <w:t>20</w:t>
      </w:r>
      <w:r w:rsidRPr="008F6ADD">
        <w:rPr>
          <w:noProof/>
          <w:szCs w:val="24"/>
        </w:rPr>
        <w:t>, 2874–2877.</w:t>
      </w:r>
    </w:p>
    <w:p w14:paraId="469A6CCD" w14:textId="77777777" w:rsidR="008F6ADD" w:rsidRPr="008F6ADD" w:rsidRDefault="008F6ADD" w:rsidP="008F6ADD">
      <w:pPr>
        <w:widowControl w:val="0"/>
        <w:autoSpaceDE w:val="0"/>
        <w:autoSpaceDN w:val="0"/>
        <w:adjustRightInd w:val="0"/>
        <w:spacing w:line="240" w:lineRule="auto"/>
        <w:ind w:left="480" w:hanging="480"/>
        <w:rPr>
          <w:noProof/>
          <w:szCs w:val="24"/>
        </w:rPr>
      </w:pPr>
      <w:r w:rsidRPr="008F6ADD">
        <w:rPr>
          <w:noProof/>
          <w:szCs w:val="24"/>
        </w:rPr>
        <w:t>Karr,J. and Goldberg,A. (2020) An introduction to whole-cell modeling.</w:t>
      </w:r>
    </w:p>
    <w:p w14:paraId="2D4CCED6" w14:textId="77777777" w:rsidR="008F6ADD" w:rsidRPr="008F6ADD" w:rsidRDefault="008F6ADD" w:rsidP="008F6ADD">
      <w:pPr>
        <w:widowControl w:val="0"/>
        <w:autoSpaceDE w:val="0"/>
        <w:autoSpaceDN w:val="0"/>
        <w:adjustRightInd w:val="0"/>
        <w:spacing w:line="240" w:lineRule="auto"/>
        <w:ind w:left="480" w:hanging="480"/>
        <w:rPr>
          <w:noProof/>
          <w:szCs w:val="24"/>
        </w:rPr>
      </w:pPr>
      <w:r w:rsidRPr="008F6ADD">
        <w:rPr>
          <w:noProof/>
          <w:szCs w:val="24"/>
        </w:rPr>
        <w:t xml:space="preserve">Massimino,B. (2016) Accessing Online Data: Web-Crawling and Information-Scraping Techniques to Automate the Assembly of Research Data. </w:t>
      </w:r>
      <w:r w:rsidRPr="008F6ADD">
        <w:rPr>
          <w:i/>
          <w:iCs/>
          <w:noProof/>
          <w:szCs w:val="24"/>
        </w:rPr>
        <w:t>J. Bus. Logist.</w:t>
      </w:r>
      <w:r w:rsidRPr="008F6ADD">
        <w:rPr>
          <w:noProof/>
          <w:szCs w:val="24"/>
        </w:rPr>
        <w:t xml:space="preserve">, </w:t>
      </w:r>
      <w:r w:rsidRPr="008F6ADD">
        <w:rPr>
          <w:b/>
          <w:bCs/>
          <w:noProof/>
          <w:szCs w:val="24"/>
        </w:rPr>
        <w:t>37</w:t>
      </w:r>
      <w:r w:rsidRPr="008F6ADD">
        <w:rPr>
          <w:noProof/>
          <w:szCs w:val="24"/>
        </w:rPr>
        <w:t>, 34–42.</w:t>
      </w:r>
    </w:p>
    <w:p w14:paraId="76A7C3D3" w14:textId="77777777" w:rsidR="008F6ADD" w:rsidRPr="008F6ADD" w:rsidRDefault="008F6ADD" w:rsidP="008F6ADD">
      <w:pPr>
        <w:widowControl w:val="0"/>
        <w:autoSpaceDE w:val="0"/>
        <w:autoSpaceDN w:val="0"/>
        <w:adjustRightInd w:val="0"/>
        <w:spacing w:line="240" w:lineRule="auto"/>
        <w:ind w:left="480" w:hanging="480"/>
        <w:rPr>
          <w:noProof/>
          <w:szCs w:val="24"/>
        </w:rPr>
      </w:pPr>
      <w:r w:rsidRPr="008F6ADD">
        <w:rPr>
          <w:noProof/>
          <w:szCs w:val="24"/>
        </w:rPr>
        <w:t xml:space="preserve">Seaver,S.M.D. </w:t>
      </w:r>
      <w:r w:rsidRPr="008F6ADD">
        <w:rPr>
          <w:i/>
          <w:iCs/>
          <w:noProof/>
          <w:szCs w:val="24"/>
        </w:rPr>
        <w:t>et al.</w:t>
      </w:r>
      <w:r w:rsidRPr="008F6ADD">
        <w:rPr>
          <w:noProof/>
          <w:szCs w:val="24"/>
        </w:rPr>
        <w:t xml:space="preserve"> (2021) The ModelSEED Biochemistry Database for the integration of metabolic annotations and the reconstruction, comparison and analysis of metabolic models for plants, fungi and microbes. </w:t>
      </w:r>
      <w:r w:rsidRPr="008F6ADD">
        <w:rPr>
          <w:i/>
          <w:iCs/>
          <w:noProof/>
          <w:szCs w:val="24"/>
        </w:rPr>
        <w:t>Nucleic Acids Res.</w:t>
      </w:r>
      <w:r w:rsidRPr="008F6ADD">
        <w:rPr>
          <w:noProof/>
          <w:szCs w:val="24"/>
        </w:rPr>
        <w:t xml:space="preserve">, </w:t>
      </w:r>
      <w:r w:rsidRPr="008F6ADD">
        <w:rPr>
          <w:b/>
          <w:bCs/>
          <w:noProof/>
          <w:szCs w:val="24"/>
        </w:rPr>
        <w:t>49</w:t>
      </w:r>
      <w:r w:rsidRPr="008F6ADD">
        <w:rPr>
          <w:noProof/>
          <w:szCs w:val="24"/>
        </w:rPr>
        <w:t>, D575–D588.</w:t>
      </w:r>
    </w:p>
    <w:p w14:paraId="1D107EEC" w14:textId="77777777" w:rsidR="008F6ADD" w:rsidRPr="008F6ADD" w:rsidRDefault="008F6ADD" w:rsidP="008F6ADD">
      <w:pPr>
        <w:widowControl w:val="0"/>
        <w:autoSpaceDE w:val="0"/>
        <w:autoSpaceDN w:val="0"/>
        <w:adjustRightInd w:val="0"/>
        <w:spacing w:line="240" w:lineRule="auto"/>
        <w:ind w:left="480" w:hanging="480"/>
        <w:rPr>
          <w:noProof/>
        </w:rPr>
      </w:pPr>
      <w:r w:rsidRPr="008F6ADD">
        <w:rPr>
          <w:noProof/>
          <w:szCs w:val="24"/>
        </w:rPr>
        <w:t xml:space="preserve">Zvi,A. </w:t>
      </w:r>
      <w:r w:rsidRPr="008F6ADD">
        <w:rPr>
          <w:i/>
          <w:iCs/>
          <w:noProof/>
          <w:szCs w:val="24"/>
        </w:rPr>
        <w:t>et al.</w:t>
      </w:r>
      <w:r w:rsidRPr="008F6ADD">
        <w:rPr>
          <w:noProof/>
          <w:szCs w:val="24"/>
        </w:rPr>
        <w:t xml:space="preserve"> (2008) Whole genome identification of Mycobacterium tuberculosisvaccine candidates by comprehensive data mining and bioinformatic analyses. </w:t>
      </w:r>
      <w:r w:rsidRPr="008F6ADD">
        <w:rPr>
          <w:i/>
          <w:iCs/>
          <w:noProof/>
          <w:szCs w:val="24"/>
        </w:rPr>
        <w:t>BMC Med. Genomics</w:t>
      </w:r>
      <w:r w:rsidRPr="008F6ADD">
        <w:rPr>
          <w:noProof/>
          <w:szCs w:val="24"/>
        </w:rPr>
        <w:t xml:space="preserve">, </w:t>
      </w:r>
      <w:r w:rsidRPr="008F6ADD">
        <w:rPr>
          <w:b/>
          <w:bCs/>
          <w:noProof/>
          <w:szCs w:val="24"/>
        </w:rPr>
        <w:t>1</w:t>
      </w:r>
      <w:r w:rsidRPr="008F6ADD">
        <w:rPr>
          <w:noProof/>
          <w:szCs w:val="24"/>
        </w:rPr>
        <w:t>, 1–25.</w:t>
      </w:r>
    </w:p>
    <w:p w14:paraId="1D84D1A5" w14:textId="6E724493" w:rsidR="008D6B13" w:rsidRDefault="008739EF" w:rsidP="0018312A">
      <w:pPr>
        <w:widowControl w:val="0"/>
        <w:autoSpaceDE w:val="0"/>
        <w:autoSpaceDN w:val="0"/>
        <w:adjustRightInd w:val="0"/>
        <w:spacing w:line="240" w:lineRule="auto"/>
        <w:ind w:left="480" w:hanging="480"/>
      </w:pPr>
      <w:r>
        <w:fldChar w:fldCharType="end"/>
      </w:r>
    </w:p>
    <w:sectPr w:rsidR="008D6B13">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99492" w16cex:dateUtc="2021-01-13T23:47:00Z"/>
  <w16cex:commentExtensible w16cex:durableId="23A9951A" w16cex:dateUtc="2021-01-13T23:49:00Z"/>
  <w16cex:commentExtensible w16cex:durableId="23A99573" w16cex:dateUtc="2021-01-13T23:51:00Z"/>
  <w16cex:commentExtensible w16cex:durableId="23A995BA" w16cex:dateUtc="2021-01-13T23:52:00Z"/>
  <w16cex:commentExtensible w16cex:durableId="23A99BE2" w16cex:dateUtc="2021-01-14T00:18:00Z"/>
  <w16cex:commentExtensible w16cex:durableId="23A996E5" w16cex:dateUtc="2021-01-13T23:57:00Z"/>
  <w16cex:commentExtensible w16cex:durableId="23A99733" w16cex:dateUtc="2021-01-13T23:58:00Z"/>
  <w16cex:commentExtensible w16cex:durableId="23A99714" w16cex:dateUtc="2021-01-13T23:58:00Z"/>
  <w16cex:commentExtensible w16cex:durableId="23A99893" w16cex:dateUtc="2021-01-14T00:04:00Z"/>
  <w16cex:commentExtensible w16cex:durableId="23A9996E" w16cex:dateUtc="2021-01-14T00:08:00Z"/>
  <w16cex:commentExtensible w16cex:durableId="23A99997" w16cex:dateUtc="2021-01-14T00:08:00Z"/>
  <w16cex:commentExtensible w16cex:durableId="23A99A6A" w16cex:dateUtc="2021-01-14T00:12:00Z"/>
  <w16cex:commentExtensible w16cex:durableId="23A99C54" w16cex:dateUtc="2021-01-14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44A472" w16cid:durableId="23A928AA"/>
  <w16cid:commentId w16cid:paraId="6AC30F0E" w16cid:durableId="23A928AB"/>
  <w16cid:commentId w16cid:paraId="782453CC" w16cid:durableId="23A99492"/>
  <w16cid:commentId w16cid:paraId="6DEF1EB7" w16cid:durableId="23A9951A"/>
  <w16cid:commentId w16cid:paraId="3F52A93C" w16cid:durableId="23A99573"/>
  <w16cid:commentId w16cid:paraId="6BBB50DB" w16cid:durableId="23A995BA"/>
  <w16cid:commentId w16cid:paraId="248B5A03" w16cid:durableId="23A99BE2"/>
  <w16cid:commentId w16cid:paraId="453F1BB1" w16cid:durableId="23A996E5"/>
  <w16cid:commentId w16cid:paraId="701D8374" w16cid:durableId="23A99733"/>
  <w16cid:commentId w16cid:paraId="349AFF45" w16cid:durableId="23A99714"/>
  <w16cid:commentId w16cid:paraId="2A46CC46" w16cid:durableId="23A99893"/>
  <w16cid:commentId w16cid:paraId="0E9DB0D7" w16cid:durableId="23A9996E"/>
  <w16cid:commentId w16cid:paraId="6F1F0406" w16cid:durableId="23A99997"/>
  <w16cid:commentId w16cid:paraId="44E908B6" w16cid:durableId="23A99A6A"/>
  <w16cid:commentId w16cid:paraId="5243FBD9" w16cid:durableId="23A928AC"/>
  <w16cid:commentId w16cid:paraId="0AB1272D" w16cid:durableId="23A928AD"/>
  <w16cid:commentId w16cid:paraId="6CF30FB6" w16cid:durableId="23A99C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mplex">
    <w:panose1 w:val="00000400000000000000"/>
    <w:charset w:val="00"/>
    <w:family w:val="auto"/>
    <w:pitch w:val="variable"/>
    <w:sig w:usb0="20002A87" w:usb1="00001800"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28BB"/>
    <w:rsid w:val="00024696"/>
    <w:rsid w:val="000467C2"/>
    <w:rsid w:val="00052406"/>
    <w:rsid w:val="00066238"/>
    <w:rsid w:val="000815E8"/>
    <w:rsid w:val="00086608"/>
    <w:rsid w:val="00095AAC"/>
    <w:rsid w:val="000D0C6B"/>
    <w:rsid w:val="000D3F85"/>
    <w:rsid w:val="000E2C34"/>
    <w:rsid w:val="000F3778"/>
    <w:rsid w:val="00110018"/>
    <w:rsid w:val="0011353B"/>
    <w:rsid w:val="001151DB"/>
    <w:rsid w:val="00117C13"/>
    <w:rsid w:val="00124000"/>
    <w:rsid w:val="0013038F"/>
    <w:rsid w:val="00140971"/>
    <w:rsid w:val="00141186"/>
    <w:rsid w:val="0016193B"/>
    <w:rsid w:val="001656AE"/>
    <w:rsid w:val="001805C6"/>
    <w:rsid w:val="001824A1"/>
    <w:rsid w:val="0018312A"/>
    <w:rsid w:val="001848C2"/>
    <w:rsid w:val="00186FAC"/>
    <w:rsid w:val="0019132F"/>
    <w:rsid w:val="001914A2"/>
    <w:rsid w:val="00193BE8"/>
    <w:rsid w:val="001A1D42"/>
    <w:rsid w:val="001A3976"/>
    <w:rsid w:val="001B5224"/>
    <w:rsid w:val="001D4686"/>
    <w:rsid w:val="001F3DC8"/>
    <w:rsid w:val="001F403E"/>
    <w:rsid w:val="001F4F69"/>
    <w:rsid w:val="00200394"/>
    <w:rsid w:val="002009B1"/>
    <w:rsid w:val="00204B65"/>
    <w:rsid w:val="00204D46"/>
    <w:rsid w:val="00224E23"/>
    <w:rsid w:val="00236A00"/>
    <w:rsid w:val="00247FF1"/>
    <w:rsid w:val="00276FC7"/>
    <w:rsid w:val="002E005D"/>
    <w:rsid w:val="002E4129"/>
    <w:rsid w:val="00315DBB"/>
    <w:rsid w:val="003170C0"/>
    <w:rsid w:val="003240C8"/>
    <w:rsid w:val="00324D84"/>
    <w:rsid w:val="00336F56"/>
    <w:rsid w:val="00341572"/>
    <w:rsid w:val="00364F4C"/>
    <w:rsid w:val="003703BB"/>
    <w:rsid w:val="00375676"/>
    <w:rsid w:val="00377FB2"/>
    <w:rsid w:val="0038346F"/>
    <w:rsid w:val="00384CFA"/>
    <w:rsid w:val="003851F3"/>
    <w:rsid w:val="003854E3"/>
    <w:rsid w:val="00385B79"/>
    <w:rsid w:val="00390CA7"/>
    <w:rsid w:val="003940F1"/>
    <w:rsid w:val="003D7BB7"/>
    <w:rsid w:val="003F071C"/>
    <w:rsid w:val="003F08BA"/>
    <w:rsid w:val="00401B32"/>
    <w:rsid w:val="004062AC"/>
    <w:rsid w:val="004104AB"/>
    <w:rsid w:val="004115F8"/>
    <w:rsid w:val="00421C84"/>
    <w:rsid w:val="00435540"/>
    <w:rsid w:val="00445786"/>
    <w:rsid w:val="00446864"/>
    <w:rsid w:val="00451EFF"/>
    <w:rsid w:val="00452713"/>
    <w:rsid w:val="00487F5E"/>
    <w:rsid w:val="00492403"/>
    <w:rsid w:val="004A4310"/>
    <w:rsid w:val="004C082C"/>
    <w:rsid w:val="004E2B30"/>
    <w:rsid w:val="004E503A"/>
    <w:rsid w:val="004F0EA9"/>
    <w:rsid w:val="004F3366"/>
    <w:rsid w:val="004F44DA"/>
    <w:rsid w:val="00511FF8"/>
    <w:rsid w:val="0054717A"/>
    <w:rsid w:val="0056121A"/>
    <w:rsid w:val="005709F5"/>
    <w:rsid w:val="00575BC0"/>
    <w:rsid w:val="00581D64"/>
    <w:rsid w:val="00587F71"/>
    <w:rsid w:val="005928BB"/>
    <w:rsid w:val="00595F28"/>
    <w:rsid w:val="00597B37"/>
    <w:rsid w:val="005A4420"/>
    <w:rsid w:val="005B1AB4"/>
    <w:rsid w:val="005B5708"/>
    <w:rsid w:val="005D61EA"/>
    <w:rsid w:val="005F1952"/>
    <w:rsid w:val="005F61F4"/>
    <w:rsid w:val="00620CA5"/>
    <w:rsid w:val="006251E5"/>
    <w:rsid w:val="00647A24"/>
    <w:rsid w:val="00666DEA"/>
    <w:rsid w:val="00666EC1"/>
    <w:rsid w:val="006A4C90"/>
    <w:rsid w:val="006A5AE7"/>
    <w:rsid w:val="006B6F5D"/>
    <w:rsid w:val="006D69F2"/>
    <w:rsid w:val="006E0BB2"/>
    <w:rsid w:val="006F532F"/>
    <w:rsid w:val="00706ABD"/>
    <w:rsid w:val="00707E36"/>
    <w:rsid w:val="007245AB"/>
    <w:rsid w:val="00750D93"/>
    <w:rsid w:val="00753FE0"/>
    <w:rsid w:val="00763C2B"/>
    <w:rsid w:val="007660FB"/>
    <w:rsid w:val="0076624A"/>
    <w:rsid w:val="00775639"/>
    <w:rsid w:val="0077614D"/>
    <w:rsid w:val="00782460"/>
    <w:rsid w:val="00795B45"/>
    <w:rsid w:val="007A0467"/>
    <w:rsid w:val="007B65B7"/>
    <w:rsid w:val="007C0DC0"/>
    <w:rsid w:val="007C5A8D"/>
    <w:rsid w:val="007D1B68"/>
    <w:rsid w:val="008017D8"/>
    <w:rsid w:val="008048AE"/>
    <w:rsid w:val="00817238"/>
    <w:rsid w:val="00826893"/>
    <w:rsid w:val="008376C6"/>
    <w:rsid w:val="008405B1"/>
    <w:rsid w:val="008564D2"/>
    <w:rsid w:val="00862FDF"/>
    <w:rsid w:val="00864D87"/>
    <w:rsid w:val="008737EA"/>
    <w:rsid w:val="008739EF"/>
    <w:rsid w:val="0089179D"/>
    <w:rsid w:val="008B367F"/>
    <w:rsid w:val="008B5C72"/>
    <w:rsid w:val="008D6B13"/>
    <w:rsid w:val="008E2F1A"/>
    <w:rsid w:val="008E34EC"/>
    <w:rsid w:val="008E525C"/>
    <w:rsid w:val="008F1EFE"/>
    <w:rsid w:val="008F6ADD"/>
    <w:rsid w:val="008F7D07"/>
    <w:rsid w:val="00910584"/>
    <w:rsid w:val="0092277F"/>
    <w:rsid w:val="00925FB6"/>
    <w:rsid w:val="00933AFF"/>
    <w:rsid w:val="00933F42"/>
    <w:rsid w:val="00937751"/>
    <w:rsid w:val="00937F51"/>
    <w:rsid w:val="00955FD8"/>
    <w:rsid w:val="00956AB0"/>
    <w:rsid w:val="009758D5"/>
    <w:rsid w:val="00991368"/>
    <w:rsid w:val="00991897"/>
    <w:rsid w:val="009A471C"/>
    <w:rsid w:val="009C247D"/>
    <w:rsid w:val="00A043D4"/>
    <w:rsid w:val="00A11732"/>
    <w:rsid w:val="00A137DA"/>
    <w:rsid w:val="00A2579C"/>
    <w:rsid w:val="00A50311"/>
    <w:rsid w:val="00A54CA6"/>
    <w:rsid w:val="00A616E7"/>
    <w:rsid w:val="00A90FF2"/>
    <w:rsid w:val="00AB7372"/>
    <w:rsid w:val="00AB7854"/>
    <w:rsid w:val="00AC041E"/>
    <w:rsid w:val="00AC6B90"/>
    <w:rsid w:val="00AF445E"/>
    <w:rsid w:val="00AF6D35"/>
    <w:rsid w:val="00B01A95"/>
    <w:rsid w:val="00B403D1"/>
    <w:rsid w:val="00B53AAA"/>
    <w:rsid w:val="00B55A9C"/>
    <w:rsid w:val="00B60757"/>
    <w:rsid w:val="00B61F71"/>
    <w:rsid w:val="00B77452"/>
    <w:rsid w:val="00B827E7"/>
    <w:rsid w:val="00B84940"/>
    <w:rsid w:val="00B85AB8"/>
    <w:rsid w:val="00BC51C7"/>
    <w:rsid w:val="00C057DC"/>
    <w:rsid w:val="00C10A01"/>
    <w:rsid w:val="00C25C24"/>
    <w:rsid w:val="00C32CE6"/>
    <w:rsid w:val="00C35205"/>
    <w:rsid w:val="00C5498D"/>
    <w:rsid w:val="00C61A12"/>
    <w:rsid w:val="00C762D0"/>
    <w:rsid w:val="00C82018"/>
    <w:rsid w:val="00C8405F"/>
    <w:rsid w:val="00C917F1"/>
    <w:rsid w:val="00C95727"/>
    <w:rsid w:val="00CA2FCF"/>
    <w:rsid w:val="00CA3DF1"/>
    <w:rsid w:val="00CA52DE"/>
    <w:rsid w:val="00CB2382"/>
    <w:rsid w:val="00CF4A3B"/>
    <w:rsid w:val="00D02E89"/>
    <w:rsid w:val="00D042B3"/>
    <w:rsid w:val="00D22051"/>
    <w:rsid w:val="00D24165"/>
    <w:rsid w:val="00D255C8"/>
    <w:rsid w:val="00D650B3"/>
    <w:rsid w:val="00D65478"/>
    <w:rsid w:val="00D74B13"/>
    <w:rsid w:val="00D75996"/>
    <w:rsid w:val="00D84C1D"/>
    <w:rsid w:val="00D926CE"/>
    <w:rsid w:val="00DB4EE8"/>
    <w:rsid w:val="00DC47AF"/>
    <w:rsid w:val="00DE4E05"/>
    <w:rsid w:val="00DF31E4"/>
    <w:rsid w:val="00E0618B"/>
    <w:rsid w:val="00E12F57"/>
    <w:rsid w:val="00E1610D"/>
    <w:rsid w:val="00E21DEB"/>
    <w:rsid w:val="00E565E9"/>
    <w:rsid w:val="00E56953"/>
    <w:rsid w:val="00E62288"/>
    <w:rsid w:val="00E7010D"/>
    <w:rsid w:val="00E7386B"/>
    <w:rsid w:val="00E84D26"/>
    <w:rsid w:val="00EA1526"/>
    <w:rsid w:val="00EA2856"/>
    <w:rsid w:val="00EA5BD5"/>
    <w:rsid w:val="00EB164C"/>
    <w:rsid w:val="00EB42F4"/>
    <w:rsid w:val="00EB5529"/>
    <w:rsid w:val="00ED0105"/>
    <w:rsid w:val="00EE07C8"/>
    <w:rsid w:val="00F1583C"/>
    <w:rsid w:val="00F15BF0"/>
    <w:rsid w:val="00F21407"/>
    <w:rsid w:val="00F21980"/>
    <w:rsid w:val="00F22291"/>
    <w:rsid w:val="00F3195D"/>
    <w:rsid w:val="00F325AA"/>
    <w:rsid w:val="00F440CD"/>
    <w:rsid w:val="00F446DA"/>
    <w:rsid w:val="00F76FC8"/>
    <w:rsid w:val="00F94229"/>
    <w:rsid w:val="00FA101B"/>
    <w:rsid w:val="00FA67DC"/>
    <w:rsid w:val="00FC4904"/>
    <w:rsid w:val="00FF4D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18FB8"/>
  <w15:chartTrackingRefBased/>
  <w15:docId w15:val="{C99E65A9-BEF1-4F4F-9750-B86467BC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739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739E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25C2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8739EF"/>
    <w:pPr>
      <w:spacing w:before="120" w:after="120" w:line="240" w:lineRule="auto"/>
    </w:pPr>
    <w:rPr>
      <w:rFonts w:asciiTheme="minorHAnsi" w:eastAsiaTheme="minorEastAsia" w:hAnsiTheme="minorHAnsi" w:cstheme="minorBidi"/>
      <w:b/>
      <w:bCs/>
      <w:caps/>
      <w:sz w:val="20"/>
      <w:szCs w:val="20"/>
      <w:lang w:eastAsia="zh-CN"/>
    </w:rPr>
  </w:style>
  <w:style w:type="paragraph" w:styleId="TOC2">
    <w:name w:val="toc 2"/>
    <w:basedOn w:val="Normal"/>
    <w:next w:val="Normal"/>
    <w:autoRedefine/>
    <w:uiPriority w:val="39"/>
    <w:unhideWhenUsed/>
    <w:rsid w:val="008739EF"/>
    <w:pPr>
      <w:spacing w:after="0" w:line="240" w:lineRule="auto"/>
      <w:ind w:left="240"/>
    </w:pPr>
    <w:rPr>
      <w:rFonts w:asciiTheme="minorHAnsi" w:eastAsiaTheme="minorEastAsia" w:hAnsiTheme="minorHAnsi" w:cstheme="minorBidi"/>
      <w:smallCaps/>
      <w:sz w:val="20"/>
      <w:szCs w:val="20"/>
      <w:lang w:eastAsia="zh-CN"/>
    </w:rPr>
  </w:style>
  <w:style w:type="paragraph" w:styleId="TOC3">
    <w:name w:val="toc 3"/>
    <w:basedOn w:val="Normal"/>
    <w:next w:val="Normal"/>
    <w:autoRedefine/>
    <w:uiPriority w:val="39"/>
    <w:unhideWhenUsed/>
    <w:rsid w:val="008739EF"/>
    <w:pPr>
      <w:spacing w:after="0" w:line="240" w:lineRule="auto"/>
      <w:ind w:left="480"/>
    </w:pPr>
    <w:rPr>
      <w:rFonts w:asciiTheme="minorHAnsi" w:eastAsiaTheme="minorEastAsia" w:hAnsiTheme="minorHAnsi" w:cstheme="minorBidi"/>
      <w:i/>
      <w:iCs/>
      <w:sz w:val="20"/>
      <w:szCs w:val="20"/>
      <w:lang w:eastAsia="zh-CN"/>
    </w:rPr>
  </w:style>
  <w:style w:type="character" w:styleId="Hyperlink">
    <w:name w:val="Hyperlink"/>
    <w:basedOn w:val="DefaultParagraphFont"/>
    <w:uiPriority w:val="99"/>
    <w:unhideWhenUsed/>
    <w:rsid w:val="008739EF"/>
    <w:rPr>
      <w:color w:val="0563C1" w:themeColor="hyperlink"/>
      <w:u w:val="single"/>
    </w:rPr>
  </w:style>
  <w:style w:type="character" w:customStyle="1" w:styleId="Heading1Char">
    <w:name w:val="Heading 1 Char"/>
    <w:basedOn w:val="DefaultParagraphFont"/>
    <w:link w:val="Heading1"/>
    <w:uiPriority w:val="9"/>
    <w:rsid w:val="008739E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8739E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C25C24"/>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55FD8"/>
    <w:rPr>
      <w:sz w:val="16"/>
      <w:szCs w:val="16"/>
    </w:rPr>
  </w:style>
  <w:style w:type="paragraph" w:styleId="CommentText">
    <w:name w:val="annotation text"/>
    <w:basedOn w:val="Normal"/>
    <w:link w:val="CommentTextChar"/>
    <w:uiPriority w:val="99"/>
    <w:semiHidden/>
    <w:unhideWhenUsed/>
    <w:rsid w:val="00955FD8"/>
    <w:pPr>
      <w:spacing w:line="240" w:lineRule="auto"/>
    </w:pPr>
    <w:rPr>
      <w:sz w:val="20"/>
      <w:szCs w:val="20"/>
    </w:rPr>
  </w:style>
  <w:style w:type="character" w:customStyle="1" w:styleId="CommentTextChar">
    <w:name w:val="Comment Text Char"/>
    <w:basedOn w:val="DefaultParagraphFont"/>
    <w:link w:val="CommentText"/>
    <w:uiPriority w:val="99"/>
    <w:semiHidden/>
    <w:rsid w:val="00955FD8"/>
    <w:rPr>
      <w:sz w:val="20"/>
      <w:szCs w:val="20"/>
    </w:rPr>
  </w:style>
  <w:style w:type="paragraph" w:styleId="CommentSubject">
    <w:name w:val="annotation subject"/>
    <w:basedOn w:val="CommentText"/>
    <w:next w:val="CommentText"/>
    <w:link w:val="CommentSubjectChar"/>
    <w:uiPriority w:val="99"/>
    <w:semiHidden/>
    <w:unhideWhenUsed/>
    <w:rsid w:val="00955FD8"/>
    <w:rPr>
      <w:b/>
      <w:bCs/>
    </w:rPr>
  </w:style>
  <w:style w:type="character" w:customStyle="1" w:styleId="CommentSubjectChar">
    <w:name w:val="Comment Subject Char"/>
    <w:basedOn w:val="CommentTextChar"/>
    <w:link w:val="CommentSubject"/>
    <w:uiPriority w:val="99"/>
    <w:semiHidden/>
    <w:rsid w:val="00955FD8"/>
    <w:rPr>
      <w:b/>
      <w:bCs/>
      <w:sz w:val="20"/>
      <w:szCs w:val="20"/>
    </w:rPr>
  </w:style>
  <w:style w:type="paragraph" w:styleId="BalloonText">
    <w:name w:val="Balloon Text"/>
    <w:basedOn w:val="Normal"/>
    <w:link w:val="BalloonTextChar"/>
    <w:uiPriority w:val="99"/>
    <w:semiHidden/>
    <w:unhideWhenUsed/>
    <w:rsid w:val="00955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8"/>
    <w:rPr>
      <w:rFonts w:ascii="Segoe UI" w:hAnsi="Segoe UI" w:cs="Segoe UI"/>
      <w:sz w:val="18"/>
      <w:szCs w:val="18"/>
    </w:rPr>
  </w:style>
  <w:style w:type="character" w:customStyle="1" w:styleId="UnresolvedMention">
    <w:name w:val="Unresolved Mention"/>
    <w:basedOn w:val="DefaultParagraphFont"/>
    <w:uiPriority w:val="99"/>
    <w:semiHidden/>
    <w:unhideWhenUsed/>
    <w:rsid w:val="0038346F"/>
    <w:rPr>
      <w:color w:val="605E5C"/>
      <w:shd w:val="clear" w:color="auto" w:fill="E1DFDD"/>
    </w:rPr>
  </w:style>
  <w:style w:type="paragraph" w:styleId="Revision">
    <w:name w:val="Revision"/>
    <w:hidden/>
    <w:uiPriority w:val="99"/>
    <w:semiHidden/>
    <w:rsid w:val="0038346F"/>
    <w:pPr>
      <w:spacing w:after="0" w:line="240" w:lineRule="auto"/>
    </w:pPr>
  </w:style>
  <w:style w:type="character" w:styleId="FollowedHyperlink">
    <w:name w:val="FollowedHyperlink"/>
    <w:basedOn w:val="DefaultParagraphFont"/>
    <w:uiPriority w:val="99"/>
    <w:semiHidden/>
    <w:unhideWhenUsed/>
    <w:rsid w:val="00AC6B90"/>
    <w:rPr>
      <w:color w:val="954F72" w:themeColor="followedHyperlink"/>
      <w:u w:val="single"/>
    </w:rPr>
  </w:style>
  <w:style w:type="character" w:styleId="PlaceholderText">
    <w:name w:val="Placeholder Text"/>
    <w:basedOn w:val="DefaultParagraphFont"/>
    <w:uiPriority w:val="99"/>
    <w:semiHidden/>
    <w:rsid w:val="007761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3613241">
      <w:bodyDiv w:val="1"/>
      <w:marLeft w:val="0"/>
      <w:marRight w:val="0"/>
      <w:marTop w:val="0"/>
      <w:marBottom w:val="0"/>
      <w:divBdr>
        <w:top w:val="none" w:sz="0" w:space="0" w:color="auto"/>
        <w:left w:val="none" w:sz="0" w:space="0" w:color="auto"/>
        <w:bottom w:val="none" w:sz="0" w:space="0" w:color="auto"/>
        <w:right w:val="none" w:sz="0" w:space="0" w:color="auto"/>
      </w:divBdr>
    </w:div>
    <w:div w:id="1040321951">
      <w:bodyDiv w:val="1"/>
      <w:marLeft w:val="0"/>
      <w:marRight w:val="0"/>
      <w:marTop w:val="0"/>
      <w:marBottom w:val="0"/>
      <w:divBdr>
        <w:top w:val="none" w:sz="0" w:space="0" w:color="auto"/>
        <w:left w:val="none" w:sz="0" w:space="0" w:color="auto"/>
        <w:bottom w:val="none" w:sz="0" w:space="0" w:color="auto"/>
        <w:right w:val="none" w:sz="0" w:space="0" w:color="auto"/>
      </w:divBdr>
    </w:div>
    <w:div w:id="1443765938">
      <w:bodyDiv w:val="1"/>
      <w:marLeft w:val="0"/>
      <w:marRight w:val="0"/>
      <w:marTop w:val="0"/>
      <w:marBottom w:val="0"/>
      <w:divBdr>
        <w:top w:val="none" w:sz="0" w:space="0" w:color="auto"/>
        <w:left w:val="none" w:sz="0" w:space="0" w:color="auto"/>
        <w:bottom w:val="none" w:sz="0" w:space="0" w:color="auto"/>
        <w:right w:val="none" w:sz="0" w:space="0" w:color="auto"/>
      </w:divBdr>
    </w:div>
    <w:div w:id="1514490534">
      <w:bodyDiv w:val="1"/>
      <w:marLeft w:val="0"/>
      <w:marRight w:val="0"/>
      <w:marTop w:val="0"/>
      <w:marBottom w:val="0"/>
      <w:divBdr>
        <w:top w:val="none" w:sz="0" w:space="0" w:color="auto"/>
        <w:left w:val="none" w:sz="0" w:space="0" w:color="auto"/>
        <w:bottom w:val="none" w:sz="0" w:space="0" w:color="auto"/>
        <w:right w:val="none" w:sz="0" w:space="0" w:color="auto"/>
      </w:divBdr>
    </w:div>
    <w:div w:id="1630823277">
      <w:bodyDiv w:val="1"/>
      <w:marLeft w:val="0"/>
      <w:marRight w:val="0"/>
      <w:marTop w:val="0"/>
      <w:marBottom w:val="0"/>
      <w:divBdr>
        <w:top w:val="none" w:sz="0" w:space="0" w:color="auto"/>
        <w:left w:val="none" w:sz="0" w:space="0" w:color="auto"/>
        <w:bottom w:val="none" w:sz="0" w:space="0" w:color="auto"/>
        <w:right w:val="none" w:sz="0" w:space="0" w:color="auto"/>
      </w:divBdr>
    </w:div>
    <w:div w:id="1690569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freiburgermsu/Biochemical-databas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freiburgermsu/Biochemical-databases" TargetMode="External"/><Relationship Id="rId5" Type="http://schemas.openxmlformats.org/officeDocument/2006/relationships/hyperlink" Target="mailto:andrewfreiburger@gmail.com" TargetMode="External"/><Relationship Id="rId15"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93BA6A-8106-484E-B475-6C1D8D6A9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Pages>
  <Words>4021</Words>
  <Characters>22924</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Freiburger</dc:creator>
  <cp:keywords/>
  <dc:description/>
  <cp:lastModifiedBy>Andrew Freiburger</cp:lastModifiedBy>
  <cp:revision>25</cp:revision>
  <dcterms:created xsi:type="dcterms:W3CDTF">2021-05-25T19:10:00Z</dcterms:created>
  <dcterms:modified xsi:type="dcterms:W3CDTF">2021-05-28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informatics</vt:lpwstr>
  </property>
  <property fmtid="{D5CDD505-2E9C-101B-9397-08002B2CF9AE}" pid="5" name="Mendeley Recent Style Name 1_1">
    <vt:lpwstr>Bioinformatics</vt:lpwstr>
  </property>
  <property fmtid="{D5CDD505-2E9C-101B-9397-08002B2CF9AE}" pid="6" name="Mendeley Recent Style Id 2_1">
    <vt:lpwstr>http://www.zotero.org/styles/briefings-in-bioinformatics</vt:lpwstr>
  </property>
  <property fmtid="{D5CDD505-2E9C-101B-9397-08002B2CF9AE}" pid="7" name="Mendeley Recent Style Name 2_1">
    <vt:lpwstr>Briefings in Bioinformatic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dustrial-crops-and-products</vt:lpwstr>
  </property>
  <property fmtid="{D5CDD505-2E9C-101B-9397-08002B2CF9AE}" pid="13" name="Mendeley Recent Style Name 5_1">
    <vt:lpwstr>Industrial Crops &amp; Products</vt:lpwstr>
  </property>
  <property fmtid="{D5CDD505-2E9C-101B-9397-08002B2CF9AE}" pid="14" name="Mendeley Recent Style Id 6_1">
    <vt:lpwstr>http://www.zotero.org/styles/journal-of-chemical-education</vt:lpwstr>
  </property>
  <property fmtid="{D5CDD505-2E9C-101B-9397-08002B2CF9AE}" pid="15" name="Mendeley Recent Style Name 6_1">
    <vt:lpwstr>Journal of Chemical Educ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4c534a-f505-3e2c-980b-bd298e1538b6</vt:lpwstr>
  </property>
  <property fmtid="{D5CDD505-2E9C-101B-9397-08002B2CF9AE}" pid="24" name="Mendeley Citation Style_1">
    <vt:lpwstr>http://www.zotero.org/styles/bioinformatics</vt:lpwstr>
  </property>
</Properties>
</file>